
<file path=[Content_Types].xml><?xml version="1.0" encoding="utf-8"?>
<Types xmlns="http://schemas.openxmlformats.org/package/2006/content-types">
  <Default Extension="png" ContentType="image/png"/>
  <Default Extension="wmf" ContentType="image/x-w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customXml/itemProps5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25E1A17E" w14:textId="1FECF9F0" w:rsidR="00791BA9" w:rsidRPr="003F4340" w:rsidRDefault="00791BA9" w:rsidP="006F4D24">
      <w:bookmarkStart w:id="0" w:name="_Ref477871192"/>
      <w:bookmarkStart w:id="1" w:name="_Ref476660456"/>
      <w:bookmarkStart w:id="2" w:name="_Toc478477324"/>
      <w:bookmarkStart w:id="3" w:name="_Toc478471202"/>
      <w:bookmarkStart w:id="4" w:name="_Toc477875356"/>
      <w:bookmarkStart w:id="5" w:name="_Toc477871667"/>
      <w:bookmarkStart w:id="6" w:name="_Ref477871187"/>
      <w:bookmarkStart w:id="7" w:name="_Toc477871131"/>
      <w:bookmarkStart w:id="8" w:name="_Toc477857518"/>
      <w:bookmarkStart w:id="9" w:name="_Toc476654566"/>
      <w:bookmarkStart w:id="10" w:name="_Toc476667776"/>
      <w:bookmarkStart w:id="11" w:name="_Toc476667274"/>
      <w:bookmarkStart w:id="12" w:name="_Toc476666481"/>
      <w:bookmarkStart w:id="13" w:name="_Toc476662609"/>
      <w:bookmarkStart w:id="14" w:name="_Toc476659750"/>
      <w:bookmarkStart w:id="15" w:name="_Toc476646478"/>
      <w:bookmarkStart w:id="16" w:name="_Toc476571606"/>
      <w:bookmarkStart w:id="17" w:name="_Hlk527524914"/>
      <w:r w:rsidRPr="006F4D24">
        <w:rPr>
          <w:b/>
        </w:rPr>
        <w:t>Supplementa</w:t>
      </w:r>
      <w:r w:rsidR="00175E34" w:rsidRPr="006F4D24">
        <w:rPr>
          <w:b/>
        </w:rPr>
        <w:t>l</w:t>
      </w:r>
      <w:r w:rsidRPr="006F4D24">
        <w:rPr>
          <w:b/>
        </w:rPr>
        <w:t xml:space="preserve"> Information </w:t>
      </w:r>
    </w:p>
    <w:p w14:paraId="45C640D1" w14:textId="1396B2F7" w:rsidR="00F36CF7" w:rsidRDefault="003E6DB1" w:rsidP="00F36CF7">
      <w:pPr>
        <w:pStyle w:val="Caption"/>
        <w:rPr>
          <w:vertAlign w:val="superscript"/>
        </w:rPr>
      </w:pPr>
      <w:r w:rsidRPr="0004344C">
        <w:t xml:space="preserve">Supplemental </w:t>
      </w:r>
      <w:r w:rsidR="00F36CF7" w:rsidRPr="0004344C">
        <w:t>Table</w:t>
      </w:r>
      <w:r w:rsidR="0013673F">
        <w:t xml:space="preserve"> 1</w:t>
      </w:r>
      <w:r w:rsidRPr="0004344C">
        <w:t xml:space="preserve">. </w:t>
      </w:r>
      <w:bookmarkEnd w:id="0"/>
      <w:bookmarkEnd w:id="1"/>
      <w:r w:rsidRPr="0004344C">
        <w:t>Patient-centered Outcomes</w:t>
      </w:r>
      <w:r w:rsidR="00F36CF7" w:rsidRPr="0004344C">
        <w:t xml:space="preserve"> at Screening at </w:t>
      </w:r>
      <w:r w:rsidR="00F87C5B">
        <w:t xml:space="preserve">All Time </w:t>
      </w:r>
      <w:proofErr w:type="spellStart"/>
      <w:r w:rsidR="00F87C5B">
        <w:t>Points</w:t>
      </w:r>
      <w:bookmarkEnd w:id="2"/>
      <w:bookmarkEnd w:id="3"/>
      <w:bookmarkEnd w:id="4"/>
      <w:bookmarkEnd w:id="5"/>
      <w:bookmarkEnd w:id="6"/>
      <w:bookmarkEnd w:id="7"/>
      <w:bookmarkEnd w:id="8"/>
      <w:bookmarkEnd w:id="9"/>
      <w:bookmarkEnd w:id="10"/>
      <w:bookmarkEnd w:id="11"/>
      <w:bookmarkEnd w:id="12"/>
      <w:bookmarkEnd w:id="13"/>
      <w:bookmarkEnd w:id="14"/>
      <w:bookmarkEnd w:id="15"/>
      <w:bookmarkEnd w:id="16"/>
      <w:r w:rsidR="0004344C" w:rsidRPr="0004344C">
        <w:rPr>
          <w:vertAlign w:val="superscript"/>
        </w:rPr>
        <w:t>a</w:t>
      </w:r>
      <w:proofErr w:type="spellEnd"/>
    </w:p>
    <w:tbl>
      <w:tblPr>
        <w:tblW w:w="5000" w:type="pct"/>
        <w:tblLayout w:type="fixed"/>
        <w:tblCellMar>
          <w:left w:w="72" w:type="dxa"/>
          <w:right w:w="72" w:type="dxa"/>
        </w:tblCellMar>
        <w:tblLook w:val="04A0" w:firstRow="1" w:lastRow="0" w:firstColumn="1" w:lastColumn="0" w:noHBand="0" w:noVBand="1"/>
      </w:tblPr>
      <w:tblGrid>
        <w:gridCol w:w="1254"/>
        <w:gridCol w:w="1440"/>
        <w:gridCol w:w="810"/>
        <w:gridCol w:w="1408"/>
        <w:gridCol w:w="752"/>
        <w:gridCol w:w="1466"/>
        <w:gridCol w:w="694"/>
        <w:gridCol w:w="1526"/>
      </w:tblGrid>
      <w:tr w:rsidR="00A11259" w:rsidRPr="00F87C5B" w14:paraId="3BB753F7" w14:textId="77777777" w:rsidTr="0013673F">
        <w:trPr>
          <w:trHeight w:val="20"/>
          <w:tblHeader/>
        </w:trPr>
        <w:tc>
          <w:tcPr>
            <w:tcW w:w="671" w:type="pct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74924E6A" w14:textId="5C7535A4" w:rsidR="00F87C5B" w:rsidRPr="007A2AA3" w:rsidRDefault="00F87C5B">
            <w:pPr>
              <w:spacing w:after="0" w:line="240" w:lineRule="auto"/>
              <w:rPr>
                <w:rFonts w:eastAsia="Times New Roman" w:cs="Arial"/>
                <w:b/>
                <w:bCs/>
                <w:color w:val="000000"/>
                <w:sz w:val="20"/>
                <w:szCs w:val="20"/>
              </w:rPr>
            </w:pPr>
            <w:r w:rsidRPr="007A2AA3">
              <w:rPr>
                <w:rFonts w:eastAsia="Times New Roman" w:cs="Arial"/>
                <w:b/>
                <w:bCs/>
                <w:color w:val="000000"/>
                <w:sz w:val="20"/>
                <w:szCs w:val="20"/>
              </w:rPr>
              <w:t>Measure</w:t>
            </w:r>
          </w:p>
        </w:tc>
        <w:tc>
          <w:tcPr>
            <w:tcW w:w="770" w:type="pct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2BD737E3" w14:textId="77777777" w:rsidR="00F87C5B" w:rsidRPr="0013673F" w:rsidRDefault="00F87C5B" w:rsidP="0013673F">
            <w:pPr>
              <w:spacing w:after="0" w:line="240" w:lineRule="auto"/>
              <w:rPr>
                <w:rFonts w:eastAsia="Times New Roman" w:cs="Arial"/>
                <w:b/>
                <w:color w:val="000000"/>
                <w:sz w:val="20"/>
                <w:szCs w:val="20"/>
              </w:rPr>
            </w:pPr>
            <w:r w:rsidRPr="0013673F">
              <w:rPr>
                <w:rFonts w:eastAsia="Times New Roman" w:cs="Arial"/>
                <w:b/>
                <w:color w:val="000000"/>
                <w:sz w:val="20"/>
              </w:rPr>
              <w:t>Time point </w:t>
            </w:r>
          </w:p>
        </w:tc>
        <w:tc>
          <w:tcPr>
            <w:tcW w:w="1186" w:type="pct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7A87D135" w14:textId="77777777" w:rsidR="00F87C5B" w:rsidRPr="0013673F" w:rsidRDefault="00F87C5B" w:rsidP="0013673F">
            <w:pPr>
              <w:spacing w:after="0" w:line="240" w:lineRule="auto"/>
              <w:rPr>
                <w:rFonts w:eastAsia="Times New Roman" w:cs="Arial"/>
                <w:b/>
                <w:color w:val="000000"/>
                <w:sz w:val="20"/>
                <w:szCs w:val="20"/>
              </w:rPr>
            </w:pPr>
            <w:r w:rsidRPr="0013673F">
              <w:rPr>
                <w:rFonts w:eastAsia="Times New Roman" w:cs="Arial"/>
                <w:b/>
                <w:color w:val="000000"/>
                <w:sz w:val="20"/>
              </w:rPr>
              <w:t>BUP-XR 300/300mg</w:t>
            </w:r>
          </w:p>
        </w:tc>
        <w:tc>
          <w:tcPr>
            <w:tcW w:w="1186" w:type="pct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4771E4FA" w14:textId="77777777" w:rsidR="00F87C5B" w:rsidRPr="0013673F" w:rsidRDefault="00F87C5B" w:rsidP="0013673F">
            <w:pPr>
              <w:spacing w:after="0" w:line="240" w:lineRule="auto"/>
              <w:rPr>
                <w:rFonts w:eastAsia="Times New Roman" w:cs="Arial"/>
                <w:b/>
                <w:color w:val="000000"/>
                <w:sz w:val="20"/>
                <w:szCs w:val="20"/>
              </w:rPr>
            </w:pPr>
            <w:r w:rsidRPr="0013673F">
              <w:rPr>
                <w:rFonts w:eastAsia="Times New Roman" w:cs="Arial"/>
                <w:b/>
                <w:color w:val="000000"/>
                <w:sz w:val="20"/>
              </w:rPr>
              <w:t>BUP-XR 300/100mg</w:t>
            </w:r>
          </w:p>
        </w:tc>
        <w:tc>
          <w:tcPr>
            <w:tcW w:w="1187" w:type="pct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776A1512" w14:textId="77777777" w:rsidR="00F87C5B" w:rsidRPr="0013673F" w:rsidRDefault="00F87C5B" w:rsidP="0013673F">
            <w:pPr>
              <w:spacing w:after="0" w:line="240" w:lineRule="auto"/>
              <w:rPr>
                <w:rFonts w:eastAsia="Times New Roman" w:cs="Arial"/>
                <w:b/>
                <w:color w:val="000000"/>
                <w:sz w:val="20"/>
                <w:szCs w:val="20"/>
              </w:rPr>
            </w:pPr>
            <w:r w:rsidRPr="0013673F">
              <w:rPr>
                <w:rFonts w:eastAsia="Times New Roman" w:cs="Arial"/>
                <w:b/>
                <w:color w:val="000000"/>
                <w:sz w:val="20"/>
              </w:rPr>
              <w:t>Placebo</w:t>
            </w:r>
          </w:p>
        </w:tc>
      </w:tr>
      <w:tr w:rsidR="00A11259" w:rsidRPr="00F87C5B" w14:paraId="4E61F068" w14:textId="77777777" w:rsidTr="0013673F">
        <w:trPr>
          <w:trHeight w:val="20"/>
          <w:tblHeader/>
        </w:trPr>
        <w:tc>
          <w:tcPr>
            <w:tcW w:w="671" w:type="pct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31D1176" w14:textId="77777777" w:rsidR="00F87C5B" w:rsidRPr="007A2AA3" w:rsidRDefault="00F87C5B">
            <w:pPr>
              <w:spacing w:after="0" w:line="240" w:lineRule="auto"/>
              <w:rPr>
                <w:rFonts w:eastAsia="Times New Roman" w:cs="Arial"/>
                <w:b/>
                <w:bCs/>
                <w:color w:val="000000"/>
                <w:sz w:val="20"/>
                <w:szCs w:val="20"/>
              </w:rPr>
            </w:pPr>
          </w:p>
        </w:tc>
        <w:tc>
          <w:tcPr>
            <w:tcW w:w="770" w:type="pct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D339078" w14:textId="77777777" w:rsidR="00F87C5B" w:rsidRPr="0013673F" w:rsidRDefault="00F87C5B">
            <w:pPr>
              <w:spacing w:after="0" w:line="240" w:lineRule="auto"/>
              <w:rPr>
                <w:rFonts w:eastAsia="Times New Roman" w:cs="Arial"/>
                <w:b/>
                <w:color w:val="000000"/>
                <w:sz w:val="20"/>
                <w:szCs w:val="20"/>
              </w:rPr>
            </w:pPr>
          </w:p>
        </w:tc>
        <w:tc>
          <w:tcPr>
            <w:tcW w:w="4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0E3A12B5" w14:textId="77777777" w:rsidR="00F87C5B" w:rsidRPr="0013673F" w:rsidRDefault="00F87C5B">
            <w:pPr>
              <w:spacing w:after="0" w:line="240" w:lineRule="auto"/>
              <w:rPr>
                <w:rFonts w:eastAsia="Times New Roman" w:cs="Arial"/>
                <w:b/>
                <w:color w:val="000000"/>
                <w:sz w:val="20"/>
                <w:szCs w:val="20"/>
              </w:rPr>
            </w:pPr>
            <w:r w:rsidRPr="0013673F">
              <w:rPr>
                <w:rFonts w:eastAsia="Times New Roman" w:cs="Arial"/>
                <w:b/>
                <w:color w:val="000000"/>
                <w:sz w:val="20"/>
                <w:szCs w:val="20"/>
              </w:rPr>
              <w:t>N</w:t>
            </w:r>
          </w:p>
        </w:tc>
        <w:tc>
          <w:tcPr>
            <w:tcW w:w="75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64EC5C52" w14:textId="77777777" w:rsidR="00F87C5B" w:rsidRPr="0013673F" w:rsidRDefault="00F87C5B" w:rsidP="0013673F">
            <w:pPr>
              <w:spacing w:after="0" w:line="240" w:lineRule="auto"/>
              <w:rPr>
                <w:rFonts w:eastAsia="Times New Roman" w:cs="Arial"/>
                <w:b/>
                <w:color w:val="000000"/>
                <w:sz w:val="20"/>
                <w:szCs w:val="20"/>
              </w:rPr>
            </w:pPr>
            <w:r w:rsidRPr="0013673F">
              <w:rPr>
                <w:rFonts w:eastAsia="Times New Roman" w:cs="Arial"/>
                <w:b/>
                <w:color w:val="000000"/>
                <w:sz w:val="20"/>
              </w:rPr>
              <w:t>Statistic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5A9E97AE" w14:textId="77777777" w:rsidR="00F87C5B" w:rsidRPr="0013673F" w:rsidRDefault="00F87C5B" w:rsidP="0013673F">
            <w:pPr>
              <w:spacing w:after="0" w:line="240" w:lineRule="auto"/>
              <w:rPr>
                <w:rFonts w:eastAsia="Times New Roman" w:cs="Arial"/>
                <w:b/>
                <w:color w:val="000000"/>
                <w:sz w:val="20"/>
                <w:szCs w:val="20"/>
              </w:rPr>
            </w:pPr>
            <w:r w:rsidRPr="0013673F">
              <w:rPr>
                <w:rFonts w:eastAsia="Times New Roman" w:cs="Arial"/>
                <w:b/>
                <w:color w:val="000000"/>
                <w:sz w:val="20"/>
                <w:szCs w:val="20"/>
              </w:rPr>
              <w:t>N</w:t>
            </w:r>
          </w:p>
        </w:tc>
        <w:tc>
          <w:tcPr>
            <w:tcW w:w="78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112DE74C" w14:textId="77777777" w:rsidR="00F87C5B" w:rsidRPr="0013673F" w:rsidRDefault="00F87C5B" w:rsidP="0013673F">
            <w:pPr>
              <w:spacing w:after="0" w:line="240" w:lineRule="auto"/>
              <w:rPr>
                <w:rFonts w:eastAsia="Times New Roman" w:cs="Arial"/>
                <w:b/>
                <w:color w:val="000000"/>
                <w:sz w:val="20"/>
                <w:szCs w:val="20"/>
              </w:rPr>
            </w:pPr>
            <w:r w:rsidRPr="0013673F">
              <w:rPr>
                <w:rFonts w:eastAsia="Times New Roman" w:cs="Arial"/>
                <w:b/>
                <w:color w:val="000000"/>
                <w:sz w:val="20"/>
              </w:rPr>
              <w:t>Statistic</w:t>
            </w:r>
          </w:p>
        </w:tc>
        <w:tc>
          <w:tcPr>
            <w:tcW w:w="3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290F1678" w14:textId="77777777" w:rsidR="00F87C5B" w:rsidRPr="0013673F" w:rsidRDefault="00F87C5B" w:rsidP="0013673F">
            <w:pPr>
              <w:spacing w:after="0" w:line="240" w:lineRule="auto"/>
              <w:rPr>
                <w:rFonts w:eastAsia="Times New Roman" w:cs="Arial"/>
                <w:b/>
                <w:color w:val="000000"/>
                <w:sz w:val="20"/>
                <w:szCs w:val="20"/>
              </w:rPr>
            </w:pPr>
            <w:r w:rsidRPr="0013673F">
              <w:rPr>
                <w:rFonts w:eastAsia="Times New Roman" w:cs="Arial"/>
                <w:b/>
                <w:color w:val="000000"/>
                <w:sz w:val="20"/>
                <w:szCs w:val="20"/>
              </w:rPr>
              <w:t>N</w:t>
            </w:r>
          </w:p>
        </w:tc>
        <w:tc>
          <w:tcPr>
            <w:tcW w:w="81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42DDB47D" w14:textId="77777777" w:rsidR="00F87C5B" w:rsidRPr="0013673F" w:rsidRDefault="00F87C5B" w:rsidP="0013673F">
            <w:pPr>
              <w:spacing w:after="0" w:line="240" w:lineRule="auto"/>
              <w:rPr>
                <w:rFonts w:eastAsia="Times New Roman" w:cs="Arial"/>
                <w:b/>
                <w:color w:val="000000"/>
                <w:sz w:val="20"/>
                <w:szCs w:val="20"/>
              </w:rPr>
            </w:pPr>
            <w:r w:rsidRPr="0013673F">
              <w:rPr>
                <w:rFonts w:eastAsia="Times New Roman" w:cs="Arial"/>
                <w:b/>
                <w:color w:val="000000"/>
                <w:sz w:val="20"/>
              </w:rPr>
              <w:t>Statistic</w:t>
            </w:r>
          </w:p>
        </w:tc>
      </w:tr>
      <w:tr w:rsidR="00A11259" w:rsidRPr="00F87C5B" w14:paraId="7E62C8D3" w14:textId="77777777" w:rsidTr="0013673F">
        <w:trPr>
          <w:trHeight w:val="20"/>
        </w:trPr>
        <w:tc>
          <w:tcPr>
            <w:tcW w:w="671" w:type="pct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1E50AD2F" w14:textId="77777777" w:rsidR="00F87C5B" w:rsidRPr="00F87C5B" w:rsidRDefault="00F87C5B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</w:rPr>
              <w:t>EQ-5D-5L Index, Mean (SD)</w:t>
            </w:r>
          </w:p>
        </w:tc>
        <w:tc>
          <w:tcPr>
            <w:tcW w:w="77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1810B107" w14:textId="77777777" w:rsidR="00F87C5B" w:rsidRPr="00F87C5B" w:rsidRDefault="00F87C5B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</w:rPr>
              <w:t>Screening</w:t>
            </w:r>
          </w:p>
        </w:tc>
        <w:tc>
          <w:tcPr>
            <w:tcW w:w="4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536421EC" w14:textId="77777777" w:rsidR="00F87C5B" w:rsidRPr="00F87C5B" w:rsidRDefault="00F87C5B" w:rsidP="0013673F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  <w:szCs w:val="20"/>
              </w:rPr>
              <w:t>194</w:t>
            </w:r>
          </w:p>
        </w:tc>
        <w:tc>
          <w:tcPr>
            <w:tcW w:w="75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43764668" w14:textId="77777777" w:rsidR="00F87C5B" w:rsidRPr="00F87C5B" w:rsidRDefault="00F87C5B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</w:rPr>
              <w:t>0.794 (0.175)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2B77DE4C" w14:textId="77777777" w:rsidR="00F87C5B" w:rsidRPr="00F87C5B" w:rsidRDefault="00F87C5B" w:rsidP="0013673F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  <w:szCs w:val="20"/>
              </w:rPr>
              <w:t>194</w:t>
            </w:r>
          </w:p>
        </w:tc>
        <w:tc>
          <w:tcPr>
            <w:tcW w:w="78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3097CD45" w14:textId="77777777" w:rsidR="00F87C5B" w:rsidRPr="00F87C5B" w:rsidRDefault="00F87C5B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</w:rPr>
              <w:t>0.773 (0.177)</w:t>
            </w:r>
          </w:p>
        </w:tc>
        <w:tc>
          <w:tcPr>
            <w:tcW w:w="3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4AAAAABB" w14:textId="77777777" w:rsidR="00F87C5B" w:rsidRPr="00F87C5B" w:rsidRDefault="00F87C5B" w:rsidP="0013673F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  <w:szCs w:val="20"/>
              </w:rPr>
              <w:t>99</w:t>
            </w:r>
          </w:p>
        </w:tc>
        <w:tc>
          <w:tcPr>
            <w:tcW w:w="81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10649989" w14:textId="77777777" w:rsidR="00F87C5B" w:rsidRPr="00F87C5B" w:rsidRDefault="00F87C5B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</w:rPr>
              <w:t>0.800 (0.159)</w:t>
            </w:r>
          </w:p>
        </w:tc>
      </w:tr>
      <w:tr w:rsidR="00A11259" w:rsidRPr="00F87C5B" w14:paraId="2BB67547" w14:textId="77777777" w:rsidTr="0013673F">
        <w:trPr>
          <w:trHeight w:val="20"/>
        </w:trPr>
        <w:tc>
          <w:tcPr>
            <w:tcW w:w="671" w:type="pct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2EBF3F5D" w14:textId="77777777" w:rsidR="00F87C5B" w:rsidRPr="00F87C5B" w:rsidRDefault="00F87C5B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</w:p>
        </w:tc>
        <w:tc>
          <w:tcPr>
            <w:tcW w:w="77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79EE9E3C" w14:textId="77777777" w:rsidR="00F87C5B" w:rsidRPr="00F87C5B" w:rsidRDefault="00F87C5B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</w:rPr>
              <w:t>Week 1/ Baseline</w:t>
            </w:r>
          </w:p>
        </w:tc>
        <w:tc>
          <w:tcPr>
            <w:tcW w:w="4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523960A0" w14:textId="77777777" w:rsidR="00F87C5B" w:rsidRPr="00F87C5B" w:rsidRDefault="00F87C5B" w:rsidP="0013673F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  <w:szCs w:val="20"/>
              </w:rPr>
              <w:t>193</w:t>
            </w:r>
          </w:p>
        </w:tc>
        <w:tc>
          <w:tcPr>
            <w:tcW w:w="75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7E3CCBA3" w14:textId="77777777" w:rsidR="00F87C5B" w:rsidRPr="00F87C5B" w:rsidRDefault="00F87C5B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</w:rPr>
              <w:t>0.890 (0.119)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7D5D3388" w14:textId="77777777" w:rsidR="00F87C5B" w:rsidRPr="00F87C5B" w:rsidRDefault="00F87C5B" w:rsidP="0013673F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  <w:szCs w:val="20"/>
              </w:rPr>
              <w:t>192</w:t>
            </w:r>
          </w:p>
        </w:tc>
        <w:tc>
          <w:tcPr>
            <w:tcW w:w="78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7B8EEA67" w14:textId="77777777" w:rsidR="00F87C5B" w:rsidRPr="00F87C5B" w:rsidRDefault="00F87C5B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</w:rPr>
              <w:t>0.901 (0.116)</w:t>
            </w:r>
          </w:p>
        </w:tc>
        <w:tc>
          <w:tcPr>
            <w:tcW w:w="3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34C37751" w14:textId="77777777" w:rsidR="00F87C5B" w:rsidRPr="00F87C5B" w:rsidRDefault="00F87C5B" w:rsidP="0013673F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  <w:szCs w:val="20"/>
              </w:rPr>
              <w:t>97</w:t>
            </w:r>
          </w:p>
        </w:tc>
        <w:tc>
          <w:tcPr>
            <w:tcW w:w="81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49C528AE" w14:textId="77777777" w:rsidR="00F87C5B" w:rsidRPr="00F87C5B" w:rsidRDefault="00F87C5B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</w:rPr>
              <w:t>0.904 (0.119)</w:t>
            </w:r>
          </w:p>
        </w:tc>
      </w:tr>
      <w:tr w:rsidR="00A11259" w:rsidRPr="00F87C5B" w14:paraId="7D979972" w14:textId="77777777" w:rsidTr="0013673F">
        <w:trPr>
          <w:trHeight w:val="20"/>
        </w:trPr>
        <w:tc>
          <w:tcPr>
            <w:tcW w:w="671" w:type="pct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1BDE502" w14:textId="77777777" w:rsidR="00F87C5B" w:rsidRPr="00F87C5B" w:rsidRDefault="00F87C5B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</w:p>
        </w:tc>
        <w:tc>
          <w:tcPr>
            <w:tcW w:w="77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3D074AC1" w14:textId="77777777" w:rsidR="00F87C5B" w:rsidRPr="00F87C5B" w:rsidRDefault="00F87C5B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  <w:szCs w:val="20"/>
              </w:rPr>
              <w:t>Week 9</w:t>
            </w:r>
          </w:p>
        </w:tc>
        <w:tc>
          <w:tcPr>
            <w:tcW w:w="4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5BCB9D76" w14:textId="77777777" w:rsidR="00F87C5B" w:rsidRPr="00F87C5B" w:rsidRDefault="00F87C5B" w:rsidP="0013673F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  <w:szCs w:val="20"/>
              </w:rPr>
              <w:t>155</w:t>
            </w:r>
          </w:p>
        </w:tc>
        <w:tc>
          <w:tcPr>
            <w:tcW w:w="75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2D649F6B" w14:textId="77777777" w:rsidR="00F87C5B" w:rsidRPr="00F87C5B" w:rsidRDefault="00F87C5B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  <w:szCs w:val="20"/>
              </w:rPr>
              <w:t>0.924 (0.106)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0844A6C3" w14:textId="77777777" w:rsidR="00F87C5B" w:rsidRPr="00F87C5B" w:rsidRDefault="00F87C5B" w:rsidP="0013673F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  <w:szCs w:val="20"/>
              </w:rPr>
              <w:t>156</w:t>
            </w:r>
          </w:p>
        </w:tc>
        <w:tc>
          <w:tcPr>
            <w:tcW w:w="78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4CBE46FA" w14:textId="77777777" w:rsidR="00F87C5B" w:rsidRPr="00F87C5B" w:rsidRDefault="00F87C5B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  <w:szCs w:val="20"/>
              </w:rPr>
              <w:t>0.926 (0.108)</w:t>
            </w:r>
          </w:p>
        </w:tc>
        <w:tc>
          <w:tcPr>
            <w:tcW w:w="3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3AB5D13E" w14:textId="77777777" w:rsidR="00F87C5B" w:rsidRPr="00F87C5B" w:rsidRDefault="00F87C5B" w:rsidP="0013673F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  <w:szCs w:val="20"/>
              </w:rPr>
              <w:t>49</w:t>
            </w:r>
          </w:p>
        </w:tc>
        <w:tc>
          <w:tcPr>
            <w:tcW w:w="81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6C290AFE" w14:textId="77777777" w:rsidR="00F87C5B" w:rsidRPr="00F87C5B" w:rsidRDefault="00F87C5B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  <w:szCs w:val="20"/>
              </w:rPr>
              <w:t>0.893 (0.120)</w:t>
            </w:r>
          </w:p>
        </w:tc>
      </w:tr>
      <w:tr w:rsidR="00A11259" w:rsidRPr="00F87C5B" w14:paraId="65275695" w14:textId="77777777" w:rsidTr="0013673F">
        <w:trPr>
          <w:trHeight w:val="20"/>
        </w:trPr>
        <w:tc>
          <w:tcPr>
            <w:tcW w:w="671" w:type="pct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BE6AF43" w14:textId="77777777" w:rsidR="00F87C5B" w:rsidRPr="00F87C5B" w:rsidRDefault="00F87C5B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</w:p>
        </w:tc>
        <w:tc>
          <w:tcPr>
            <w:tcW w:w="77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1BDE7921" w14:textId="77777777" w:rsidR="00F87C5B" w:rsidRPr="00F87C5B" w:rsidRDefault="00F87C5B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  <w:szCs w:val="20"/>
              </w:rPr>
              <w:t>Week 21</w:t>
            </w:r>
          </w:p>
        </w:tc>
        <w:tc>
          <w:tcPr>
            <w:tcW w:w="4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40D9AE05" w14:textId="77777777" w:rsidR="00F87C5B" w:rsidRPr="00F87C5B" w:rsidRDefault="00F87C5B" w:rsidP="0013673F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  <w:szCs w:val="20"/>
              </w:rPr>
              <w:t>130</w:t>
            </w:r>
          </w:p>
        </w:tc>
        <w:tc>
          <w:tcPr>
            <w:tcW w:w="75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79F5D725" w14:textId="77777777" w:rsidR="00F87C5B" w:rsidRPr="00F87C5B" w:rsidRDefault="00F87C5B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  <w:szCs w:val="20"/>
              </w:rPr>
              <w:t>0.931 (0.110)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674BA4C5" w14:textId="77777777" w:rsidR="00F87C5B" w:rsidRPr="00F87C5B" w:rsidRDefault="00F87C5B" w:rsidP="0013673F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  <w:szCs w:val="20"/>
              </w:rPr>
              <w:t>131</w:t>
            </w:r>
          </w:p>
        </w:tc>
        <w:tc>
          <w:tcPr>
            <w:tcW w:w="78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5BFCFCFF" w14:textId="77777777" w:rsidR="00F87C5B" w:rsidRPr="00F87C5B" w:rsidRDefault="00F87C5B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  <w:szCs w:val="20"/>
              </w:rPr>
              <w:t>0.919 (0.108)</w:t>
            </w:r>
          </w:p>
        </w:tc>
        <w:tc>
          <w:tcPr>
            <w:tcW w:w="3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13829DE7" w14:textId="77777777" w:rsidR="00F87C5B" w:rsidRPr="00F87C5B" w:rsidRDefault="00F87C5B" w:rsidP="0013673F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  <w:szCs w:val="20"/>
              </w:rPr>
              <w:t>35</w:t>
            </w:r>
          </w:p>
        </w:tc>
        <w:tc>
          <w:tcPr>
            <w:tcW w:w="81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14F0638A" w14:textId="77777777" w:rsidR="00F87C5B" w:rsidRPr="00F87C5B" w:rsidRDefault="00F87C5B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  <w:szCs w:val="20"/>
              </w:rPr>
              <w:t>0.887 (0.140)</w:t>
            </w:r>
          </w:p>
        </w:tc>
      </w:tr>
      <w:tr w:rsidR="00A11259" w:rsidRPr="00F87C5B" w14:paraId="2676A803" w14:textId="77777777" w:rsidTr="0013673F">
        <w:trPr>
          <w:trHeight w:val="20"/>
        </w:trPr>
        <w:tc>
          <w:tcPr>
            <w:tcW w:w="671" w:type="pct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1318DD6" w14:textId="77777777" w:rsidR="00F87C5B" w:rsidRPr="00F87C5B" w:rsidRDefault="00F87C5B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</w:p>
        </w:tc>
        <w:tc>
          <w:tcPr>
            <w:tcW w:w="77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551B204F" w14:textId="77777777" w:rsidR="00F87C5B" w:rsidRPr="00F87C5B" w:rsidRDefault="00F87C5B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  <w:szCs w:val="20"/>
              </w:rPr>
              <w:t>Week 25/ End of Study</w:t>
            </w:r>
          </w:p>
        </w:tc>
        <w:tc>
          <w:tcPr>
            <w:tcW w:w="4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0CB3612D" w14:textId="77777777" w:rsidR="00F87C5B" w:rsidRPr="00F87C5B" w:rsidRDefault="00F87C5B" w:rsidP="0013673F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  <w:szCs w:val="20"/>
              </w:rPr>
              <w:t>130</w:t>
            </w:r>
          </w:p>
        </w:tc>
        <w:tc>
          <w:tcPr>
            <w:tcW w:w="75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58A3B318" w14:textId="77777777" w:rsidR="00F87C5B" w:rsidRPr="00F87C5B" w:rsidRDefault="00F87C5B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  <w:szCs w:val="20"/>
              </w:rPr>
              <w:t>0.921 (0.124)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1B1A7EF5" w14:textId="77777777" w:rsidR="00F87C5B" w:rsidRPr="00F87C5B" w:rsidRDefault="00F87C5B" w:rsidP="0013673F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  <w:szCs w:val="20"/>
              </w:rPr>
              <w:t>126</w:t>
            </w:r>
          </w:p>
        </w:tc>
        <w:tc>
          <w:tcPr>
            <w:tcW w:w="78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62852B4F" w14:textId="77777777" w:rsidR="00F87C5B" w:rsidRPr="00F87C5B" w:rsidRDefault="00F87C5B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  <w:szCs w:val="20"/>
              </w:rPr>
              <w:t>0.905 (0.118)</w:t>
            </w:r>
          </w:p>
        </w:tc>
        <w:tc>
          <w:tcPr>
            <w:tcW w:w="3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29DB5948" w14:textId="77777777" w:rsidR="00F87C5B" w:rsidRPr="00F87C5B" w:rsidRDefault="00F87C5B" w:rsidP="0013673F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  <w:szCs w:val="20"/>
              </w:rPr>
              <w:t>39</w:t>
            </w:r>
          </w:p>
        </w:tc>
        <w:tc>
          <w:tcPr>
            <w:tcW w:w="81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5EFCE1FE" w14:textId="77777777" w:rsidR="00F87C5B" w:rsidRPr="00F87C5B" w:rsidRDefault="00F87C5B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  <w:szCs w:val="20"/>
              </w:rPr>
              <w:t>0.859 (0.149)</w:t>
            </w:r>
          </w:p>
        </w:tc>
      </w:tr>
      <w:tr w:rsidR="00A11259" w:rsidRPr="00F87C5B" w14:paraId="7EDA256E" w14:textId="77777777" w:rsidTr="0013673F">
        <w:trPr>
          <w:trHeight w:val="20"/>
        </w:trPr>
        <w:tc>
          <w:tcPr>
            <w:tcW w:w="671" w:type="pct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311853A8" w14:textId="77777777" w:rsidR="00F87C5B" w:rsidRPr="00F87C5B" w:rsidRDefault="00F87C5B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</w:rPr>
              <w:t>EQ-5D-5L VAS, Mean (SD)</w:t>
            </w:r>
          </w:p>
        </w:tc>
        <w:tc>
          <w:tcPr>
            <w:tcW w:w="77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0D4E2256" w14:textId="77777777" w:rsidR="00F87C5B" w:rsidRPr="00F87C5B" w:rsidRDefault="00F87C5B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</w:rPr>
              <w:t>Screening</w:t>
            </w:r>
          </w:p>
        </w:tc>
        <w:tc>
          <w:tcPr>
            <w:tcW w:w="4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0987E99A" w14:textId="77777777" w:rsidR="00F87C5B" w:rsidRPr="00F87C5B" w:rsidRDefault="00F87C5B" w:rsidP="0013673F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  <w:szCs w:val="20"/>
              </w:rPr>
              <w:t>194</w:t>
            </w:r>
          </w:p>
        </w:tc>
        <w:tc>
          <w:tcPr>
            <w:tcW w:w="75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3E1980CD" w14:textId="77777777" w:rsidR="00F87C5B" w:rsidRPr="00F87C5B" w:rsidRDefault="00F87C5B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</w:rPr>
              <w:t>66.7 (19.7)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736F19BA" w14:textId="77777777" w:rsidR="00F87C5B" w:rsidRPr="00F87C5B" w:rsidRDefault="00F87C5B" w:rsidP="0013673F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  <w:szCs w:val="20"/>
              </w:rPr>
              <w:t>194</w:t>
            </w:r>
          </w:p>
        </w:tc>
        <w:tc>
          <w:tcPr>
            <w:tcW w:w="78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083AEBEF" w14:textId="77777777" w:rsidR="00F87C5B" w:rsidRPr="00F87C5B" w:rsidRDefault="00F87C5B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</w:rPr>
              <w:t>65.6 (20.9)</w:t>
            </w:r>
          </w:p>
        </w:tc>
        <w:tc>
          <w:tcPr>
            <w:tcW w:w="3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5779F0F0" w14:textId="77777777" w:rsidR="00F87C5B" w:rsidRPr="00F87C5B" w:rsidRDefault="00F87C5B" w:rsidP="0013673F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  <w:szCs w:val="20"/>
              </w:rPr>
              <w:t>99</w:t>
            </w:r>
          </w:p>
        </w:tc>
        <w:tc>
          <w:tcPr>
            <w:tcW w:w="81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7C1CFB1B" w14:textId="77777777" w:rsidR="00F87C5B" w:rsidRPr="00F87C5B" w:rsidRDefault="00F87C5B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</w:rPr>
              <w:t>66.0 (21.7)</w:t>
            </w:r>
          </w:p>
        </w:tc>
      </w:tr>
      <w:tr w:rsidR="00A11259" w:rsidRPr="00F87C5B" w14:paraId="343E76F2" w14:textId="77777777" w:rsidTr="0013673F">
        <w:trPr>
          <w:trHeight w:val="20"/>
        </w:trPr>
        <w:tc>
          <w:tcPr>
            <w:tcW w:w="671" w:type="pct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1DAD916" w14:textId="77777777" w:rsidR="00A11259" w:rsidRPr="00F87C5B" w:rsidRDefault="00A11259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</w:p>
        </w:tc>
        <w:tc>
          <w:tcPr>
            <w:tcW w:w="77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13C6D8AB" w14:textId="2D4080EF" w:rsidR="00A11259" w:rsidRPr="00F87C5B" w:rsidRDefault="00A11259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</w:rPr>
              <w:t>Week 1/ Baseline</w:t>
            </w:r>
          </w:p>
        </w:tc>
        <w:tc>
          <w:tcPr>
            <w:tcW w:w="4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4E72CA06" w14:textId="77777777" w:rsidR="00A11259" w:rsidRPr="00F87C5B" w:rsidRDefault="00A11259" w:rsidP="0013673F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  <w:szCs w:val="20"/>
              </w:rPr>
              <w:t>193</w:t>
            </w:r>
          </w:p>
        </w:tc>
        <w:tc>
          <w:tcPr>
            <w:tcW w:w="75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24BD20F9" w14:textId="77777777" w:rsidR="00A11259" w:rsidRPr="00F87C5B" w:rsidRDefault="00A11259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</w:rPr>
              <w:t>78.7 (15.8)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06A6AD4D" w14:textId="77777777" w:rsidR="00A11259" w:rsidRPr="00F87C5B" w:rsidRDefault="00A11259" w:rsidP="0013673F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  <w:szCs w:val="20"/>
              </w:rPr>
              <w:t>192</w:t>
            </w:r>
          </w:p>
        </w:tc>
        <w:tc>
          <w:tcPr>
            <w:tcW w:w="78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43532955" w14:textId="77777777" w:rsidR="00A11259" w:rsidRPr="00F87C5B" w:rsidRDefault="00A11259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</w:rPr>
              <w:t>77.8 (17.7)</w:t>
            </w:r>
          </w:p>
        </w:tc>
        <w:tc>
          <w:tcPr>
            <w:tcW w:w="3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68656ADB" w14:textId="77777777" w:rsidR="00A11259" w:rsidRPr="00F87C5B" w:rsidRDefault="00A11259" w:rsidP="0013673F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  <w:szCs w:val="20"/>
              </w:rPr>
              <w:t>97</w:t>
            </w:r>
          </w:p>
        </w:tc>
        <w:tc>
          <w:tcPr>
            <w:tcW w:w="81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15C1509E" w14:textId="77777777" w:rsidR="00A11259" w:rsidRPr="00F87C5B" w:rsidRDefault="00A11259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</w:rPr>
              <w:t>78.2 (14.2)</w:t>
            </w:r>
          </w:p>
        </w:tc>
      </w:tr>
      <w:tr w:rsidR="00A11259" w:rsidRPr="00F87C5B" w14:paraId="4632678A" w14:textId="77777777" w:rsidTr="0013673F">
        <w:trPr>
          <w:trHeight w:val="20"/>
        </w:trPr>
        <w:tc>
          <w:tcPr>
            <w:tcW w:w="671" w:type="pct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B65E892" w14:textId="77777777" w:rsidR="00A11259" w:rsidRPr="00F87C5B" w:rsidRDefault="00A11259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</w:p>
        </w:tc>
        <w:tc>
          <w:tcPr>
            <w:tcW w:w="77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6F980DE4" w14:textId="77777777" w:rsidR="00A11259" w:rsidRPr="00F87C5B" w:rsidRDefault="00A11259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  <w:szCs w:val="20"/>
              </w:rPr>
              <w:t>Week 9</w:t>
            </w:r>
          </w:p>
        </w:tc>
        <w:tc>
          <w:tcPr>
            <w:tcW w:w="4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3759D066" w14:textId="77777777" w:rsidR="00A11259" w:rsidRPr="00F87C5B" w:rsidRDefault="00A11259" w:rsidP="0013673F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  <w:szCs w:val="20"/>
              </w:rPr>
              <w:t>155</w:t>
            </w:r>
          </w:p>
        </w:tc>
        <w:tc>
          <w:tcPr>
            <w:tcW w:w="75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0B9CBA8A" w14:textId="77777777" w:rsidR="00A11259" w:rsidRPr="00F87C5B" w:rsidRDefault="00A11259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  <w:szCs w:val="20"/>
              </w:rPr>
              <w:t>79.2 (17.1)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16ACFFAD" w14:textId="77777777" w:rsidR="00A11259" w:rsidRPr="00F87C5B" w:rsidRDefault="00A11259" w:rsidP="0013673F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  <w:szCs w:val="20"/>
              </w:rPr>
              <w:t>156</w:t>
            </w:r>
          </w:p>
        </w:tc>
        <w:tc>
          <w:tcPr>
            <w:tcW w:w="78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05D94487" w14:textId="77777777" w:rsidR="00A11259" w:rsidRPr="00F87C5B" w:rsidRDefault="00A11259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  <w:szCs w:val="20"/>
              </w:rPr>
              <w:t>80.2 (16.1)</w:t>
            </w:r>
          </w:p>
        </w:tc>
        <w:tc>
          <w:tcPr>
            <w:tcW w:w="3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7B2696C0" w14:textId="77777777" w:rsidR="00A11259" w:rsidRPr="00F87C5B" w:rsidRDefault="00A11259" w:rsidP="0013673F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  <w:szCs w:val="20"/>
              </w:rPr>
              <w:t>49</w:t>
            </w:r>
          </w:p>
        </w:tc>
        <w:tc>
          <w:tcPr>
            <w:tcW w:w="81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12724E4C" w14:textId="77777777" w:rsidR="00A11259" w:rsidRPr="00F87C5B" w:rsidRDefault="00A11259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  <w:szCs w:val="20"/>
              </w:rPr>
              <w:t>72.0 (20.1)</w:t>
            </w:r>
          </w:p>
        </w:tc>
      </w:tr>
      <w:tr w:rsidR="00A11259" w:rsidRPr="00F87C5B" w14:paraId="6E6B8D3C" w14:textId="77777777" w:rsidTr="0013673F">
        <w:trPr>
          <w:trHeight w:val="20"/>
        </w:trPr>
        <w:tc>
          <w:tcPr>
            <w:tcW w:w="671" w:type="pct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6BB003D" w14:textId="77777777" w:rsidR="00A11259" w:rsidRPr="00F87C5B" w:rsidRDefault="00A11259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</w:p>
        </w:tc>
        <w:tc>
          <w:tcPr>
            <w:tcW w:w="77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1F04D53E" w14:textId="77777777" w:rsidR="00A11259" w:rsidRPr="00F87C5B" w:rsidRDefault="00A11259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  <w:szCs w:val="20"/>
              </w:rPr>
              <w:t>Week 21</w:t>
            </w:r>
          </w:p>
        </w:tc>
        <w:tc>
          <w:tcPr>
            <w:tcW w:w="4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17755E07" w14:textId="77777777" w:rsidR="00A11259" w:rsidRPr="00F87C5B" w:rsidRDefault="00A11259" w:rsidP="0013673F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  <w:szCs w:val="20"/>
              </w:rPr>
              <w:t>130</w:t>
            </w:r>
          </w:p>
        </w:tc>
        <w:tc>
          <w:tcPr>
            <w:tcW w:w="75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0CA4F65B" w14:textId="77777777" w:rsidR="00A11259" w:rsidRPr="00F87C5B" w:rsidRDefault="00A11259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  <w:szCs w:val="20"/>
              </w:rPr>
              <w:t>80.9 (17.1)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2F8BC34C" w14:textId="77777777" w:rsidR="00A11259" w:rsidRPr="00F87C5B" w:rsidRDefault="00A11259" w:rsidP="0013673F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  <w:szCs w:val="20"/>
              </w:rPr>
              <w:t>131</w:t>
            </w:r>
          </w:p>
        </w:tc>
        <w:tc>
          <w:tcPr>
            <w:tcW w:w="78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1FD003F7" w14:textId="77777777" w:rsidR="00A11259" w:rsidRPr="00F87C5B" w:rsidRDefault="00A11259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  <w:szCs w:val="20"/>
              </w:rPr>
              <w:t>82.5 (15.3)</w:t>
            </w:r>
          </w:p>
        </w:tc>
        <w:tc>
          <w:tcPr>
            <w:tcW w:w="3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0A34EDE8" w14:textId="77777777" w:rsidR="00A11259" w:rsidRPr="00F87C5B" w:rsidRDefault="00A11259" w:rsidP="0013673F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  <w:szCs w:val="20"/>
              </w:rPr>
              <w:t>35</w:t>
            </w:r>
          </w:p>
        </w:tc>
        <w:tc>
          <w:tcPr>
            <w:tcW w:w="81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2B978239" w14:textId="77777777" w:rsidR="00A11259" w:rsidRPr="00F87C5B" w:rsidRDefault="00A11259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  <w:szCs w:val="20"/>
              </w:rPr>
              <w:t>73.9 (16.0)</w:t>
            </w:r>
          </w:p>
        </w:tc>
      </w:tr>
      <w:tr w:rsidR="00A11259" w:rsidRPr="00F87C5B" w14:paraId="49ACC198" w14:textId="77777777" w:rsidTr="0013673F">
        <w:trPr>
          <w:trHeight w:val="20"/>
        </w:trPr>
        <w:tc>
          <w:tcPr>
            <w:tcW w:w="671" w:type="pct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2F163068" w14:textId="77777777" w:rsidR="00A11259" w:rsidRPr="00F87C5B" w:rsidRDefault="00A11259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</w:p>
        </w:tc>
        <w:tc>
          <w:tcPr>
            <w:tcW w:w="77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014BD822" w14:textId="77777777" w:rsidR="00A11259" w:rsidRPr="00F87C5B" w:rsidRDefault="00A11259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  <w:szCs w:val="20"/>
              </w:rPr>
              <w:t>Week 25/ End of Study</w:t>
            </w:r>
          </w:p>
        </w:tc>
        <w:tc>
          <w:tcPr>
            <w:tcW w:w="4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55AF355D" w14:textId="77777777" w:rsidR="00A11259" w:rsidRPr="00F87C5B" w:rsidRDefault="00A11259" w:rsidP="0013673F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  <w:szCs w:val="20"/>
              </w:rPr>
              <w:t>130</w:t>
            </w:r>
          </w:p>
        </w:tc>
        <w:tc>
          <w:tcPr>
            <w:tcW w:w="75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3D9F26A6" w14:textId="77777777" w:rsidR="00A11259" w:rsidRPr="00F87C5B" w:rsidRDefault="00A11259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  <w:szCs w:val="20"/>
              </w:rPr>
              <w:t>80.9 (15.7)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1D9A88E5" w14:textId="77777777" w:rsidR="00A11259" w:rsidRPr="00F87C5B" w:rsidRDefault="00A11259" w:rsidP="0013673F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  <w:szCs w:val="20"/>
              </w:rPr>
              <w:t>126</w:t>
            </w:r>
          </w:p>
        </w:tc>
        <w:tc>
          <w:tcPr>
            <w:tcW w:w="78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4C8283D2" w14:textId="77777777" w:rsidR="00A11259" w:rsidRPr="00F87C5B" w:rsidRDefault="00A11259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  <w:szCs w:val="20"/>
              </w:rPr>
              <w:t>82.7 (13.8)</w:t>
            </w:r>
          </w:p>
        </w:tc>
        <w:tc>
          <w:tcPr>
            <w:tcW w:w="3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4607E5D5" w14:textId="77777777" w:rsidR="00A11259" w:rsidRPr="00F87C5B" w:rsidRDefault="00A11259" w:rsidP="0013673F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  <w:szCs w:val="20"/>
              </w:rPr>
              <w:t>39</w:t>
            </w:r>
          </w:p>
        </w:tc>
        <w:tc>
          <w:tcPr>
            <w:tcW w:w="81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3808EE5A" w14:textId="77777777" w:rsidR="00A11259" w:rsidRPr="00F87C5B" w:rsidRDefault="00A11259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  <w:szCs w:val="20"/>
              </w:rPr>
              <w:t>73.4 (14.1)</w:t>
            </w:r>
          </w:p>
        </w:tc>
      </w:tr>
      <w:tr w:rsidR="00A11259" w:rsidRPr="00F87C5B" w14:paraId="6D7E638D" w14:textId="77777777" w:rsidTr="0013673F">
        <w:trPr>
          <w:trHeight w:val="20"/>
        </w:trPr>
        <w:tc>
          <w:tcPr>
            <w:tcW w:w="671" w:type="pct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038BC854" w14:textId="77777777" w:rsidR="00A11259" w:rsidRPr="00F87C5B" w:rsidRDefault="00A11259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</w:rPr>
              <w:t>SF-36v2 PCS, Mean (SD)</w:t>
            </w:r>
          </w:p>
        </w:tc>
        <w:tc>
          <w:tcPr>
            <w:tcW w:w="77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2490E568" w14:textId="77777777" w:rsidR="00A11259" w:rsidRPr="00F87C5B" w:rsidRDefault="00A11259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</w:rPr>
              <w:t>Screening</w:t>
            </w:r>
          </w:p>
        </w:tc>
        <w:tc>
          <w:tcPr>
            <w:tcW w:w="4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65BD84AC" w14:textId="77777777" w:rsidR="00A11259" w:rsidRPr="00F87C5B" w:rsidRDefault="00A11259" w:rsidP="0013673F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  <w:szCs w:val="20"/>
              </w:rPr>
              <w:t>194</w:t>
            </w:r>
          </w:p>
        </w:tc>
        <w:tc>
          <w:tcPr>
            <w:tcW w:w="75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329795AC" w14:textId="77777777" w:rsidR="00A11259" w:rsidRPr="00F87C5B" w:rsidRDefault="00A11259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</w:rPr>
              <w:t>47.7 (8.9)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7C55C37E" w14:textId="77777777" w:rsidR="00A11259" w:rsidRPr="00F87C5B" w:rsidRDefault="00A11259" w:rsidP="0013673F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  <w:szCs w:val="20"/>
              </w:rPr>
              <w:t>194</w:t>
            </w:r>
          </w:p>
        </w:tc>
        <w:tc>
          <w:tcPr>
            <w:tcW w:w="78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0139BB14" w14:textId="77777777" w:rsidR="00A11259" w:rsidRPr="00F87C5B" w:rsidRDefault="00A11259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</w:rPr>
              <w:t>47.3 (9.0)</w:t>
            </w:r>
          </w:p>
        </w:tc>
        <w:tc>
          <w:tcPr>
            <w:tcW w:w="3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1ECA9CF3" w14:textId="77777777" w:rsidR="00A11259" w:rsidRPr="00F87C5B" w:rsidRDefault="00A11259" w:rsidP="0013673F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  <w:szCs w:val="20"/>
              </w:rPr>
              <w:t>99</w:t>
            </w:r>
          </w:p>
        </w:tc>
        <w:tc>
          <w:tcPr>
            <w:tcW w:w="81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5DF3CFF9" w14:textId="77777777" w:rsidR="00A11259" w:rsidRPr="00F87C5B" w:rsidRDefault="00A11259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</w:rPr>
              <w:t>49.2 (9.3)</w:t>
            </w:r>
          </w:p>
        </w:tc>
      </w:tr>
      <w:tr w:rsidR="00A11259" w:rsidRPr="00F87C5B" w14:paraId="11DAA762" w14:textId="77777777" w:rsidTr="0013673F">
        <w:trPr>
          <w:trHeight w:val="20"/>
        </w:trPr>
        <w:tc>
          <w:tcPr>
            <w:tcW w:w="671" w:type="pct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24BE0386" w14:textId="77777777" w:rsidR="00A11259" w:rsidRPr="00F87C5B" w:rsidRDefault="00A11259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</w:p>
        </w:tc>
        <w:tc>
          <w:tcPr>
            <w:tcW w:w="77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2899E35A" w14:textId="1E9F2F3D" w:rsidR="00A11259" w:rsidRPr="00F87C5B" w:rsidRDefault="00A11259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</w:rPr>
              <w:t>Week 1/ Baseline</w:t>
            </w:r>
          </w:p>
        </w:tc>
        <w:tc>
          <w:tcPr>
            <w:tcW w:w="4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32B3CBF6" w14:textId="77777777" w:rsidR="00A11259" w:rsidRPr="00F87C5B" w:rsidRDefault="00A11259" w:rsidP="0013673F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  <w:szCs w:val="20"/>
              </w:rPr>
              <w:t>192</w:t>
            </w:r>
          </w:p>
        </w:tc>
        <w:tc>
          <w:tcPr>
            <w:tcW w:w="75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36A47528" w14:textId="77777777" w:rsidR="00A11259" w:rsidRPr="00F87C5B" w:rsidRDefault="00A11259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</w:rPr>
              <w:t>52.2 (7.4)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5E2F62BC" w14:textId="77777777" w:rsidR="00A11259" w:rsidRPr="00F87C5B" w:rsidRDefault="00A11259" w:rsidP="0013673F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  <w:szCs w:val="20"/>
              </w:rPr>
              <w:t>191</w:t>
            </w:r>
          </w:p>
        </w:tc>
        <w:tc>
          <w:tcPr>
            <w:tcW w:w="78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5AEBB304" w14:textId="77777777" w:rsidR="00A11259" w:rsidRPr="00F87C5B" w:rsidRDefault="00A11259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</w:rPr>
              <w:t>51.5 (8.0)</w:t>
            </w:r>
          </w:p>
        </w:tc>
        <w:tc>
          <w:tcPr>
            <w:tcW w:w="3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1F3F8FCD" w14:textId="77777777" w:rsidR="00A11259" w:rsidRPr="00F87C5B" w:rsidRDefault="00A11259" w:rsidP="0013673F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  <w:szCs w:val="20"/>
              </w:rPr>
              <w:t>97</w:t>
            </w:r>
          </w:p>
        </w:tc>
        <w:tc>
          <w:tcPr>
            <w:tcW w:w="81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647C5BCD" w14:textId="77777777" w:rsidR="00A11259" w:rsidRPr="00F87C5B" w:rsidRDefault="00A11259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</w:rPr>
              <w:t>53.0 (7.8)</w:t>
            </w:r>
          </w:p>
        </w:tc>
      </w:tr>
      <w:tr w:rsidR="00A11259" w:rsidRPr="00F87C5B" w14:paraId="48A24B3F" w14:textId="77777777" w:rsidTr="0013673F">
        <w:trPr>
          <w:trHeight w:val="20"/>
        </w:trPr>
        <w:tc>
          <w:tcPr>
            <w:tcW w:w="671" w:type="pct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C542143" w14:textId="77777777" w:rsidR="00A11259" w:rsidRPr="00F87C5B" w:rsidRDefault="00A11259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</w:p>
        </w:tc>
        <w:tc>
          <w:tcPr>
            <w:tcW w:w="77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128CC5D5" w14:textId="77777777" w:rsidR="00A11259" w:rsidRPr="00F87C5B" w:rsidRDefault="00A11259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  <w:szCs w:val="20"/>
              </w:rPr>
              <w:t>Week 9</w:t>
            </w:r>
          </w:p>
        </w:tc>
        <w:tc>
          <w:tcPr>
            <w:tcW w:w="4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3D8E4296" w14:textId="77777777" w:rsidR="00A11259" w:rsidRPr="00F87C5B" w:rsidRDefault="00A11259" w:rsidP="0013673F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  <w:szCs w:val="20"/>
              </w:rPr>
              <w:t>155</w:t>
            </w:r>
          </w:p>
        </w:tc>
        <w:tc>
          <w:tcPr>
            <w:tcW w:w="75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159D55E7" w14:textId="77777777" w:rsidR="00A11259" w:rsidRPr="00F87C5B" w:rsidRDefault="00A11259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  <w:szCs w:val="20"/>
              </w:rPr>
              <w:t>53.8 (6.9)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4FF5377D" w14:textId="77777777" w:rsidR="00A11259" w:rsidRPr="00F87C5B" w:rsidRDefault="00A11259" w:rsidP="0013673F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  <w:szCs w:val="20"/>
              </w:rPr>
              <w:t>156</w:t>
            </w:r>
          </w:p>
        </w:tc>
        <w:tc>
          <w:tcPr>
            <w:tcW w:w="78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0D5E9593" w14:textId="77777777" w:rsidR="00A11259" w:rsidRPr="00F87C5B" w:rsidRDefault="00A11259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  <w:szCs w:val="20"/>
              </w:rPr>
              <w:t>53.5 (7.7)</w:t>
            </w:r>
          </w:p>
        </w:tc>
        <w:tc>
          <w:tcPr>
            <w:tcW w:w="3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009CCFBE" w14:textId="77777777" w:rsidR="00A11259" w:rsidRPr="00F87C5B" w:rsidRDefault="00A11259" w:rsidP="0013673F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  <w:szCs w:val="20"/>
              </w:rPr>
              <w:t>49</w:t>
            </w:r>
          </w:p>
        </w:tc>
        <w:tc>
          <w:tcPr>
            <w:tcW w:w="81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1ADA6D5D" w14:textId="77777777" w:rsidR="00A11259" w:rsidRPr="00F87C5B" w:rsidRDefault="00A11259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  <w:szCs w:val="20"/>
              </w:rPr>
              <w:t>52.2 (8.5)</w:t>
            </w:r>
          </w:p>
        </w:tc>
      </w:tr>
      <w:tr w:rsidR="00A11259" w:rsidRPr="00F87C5B" w14:paraId="5DB192B0" w14:textId="77777777" w:rsidTr="0013673F">
        <w:trPr>
          <w:trHeight w:val="20"/>
        </w:trPr>
        <w:tc>
          <w:tcPr>
            <w:tcW w:w="671" w:type="pct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52D99A7" w14:textId="77777777" w:rsidR="00A11259" w:rsidRPr="00F87C5B" w:rsidRDefault="00A11259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</w:p>
        </w:tc>
        <w:tc>
          <w:tcPr>
            <w:tcW w:w="77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116C4ABA" w14:textId="77777777" w:rsidR="00A11259" w:rsidRPr="00F87C5B" w:rsidRDefault="00A11259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  <w:szCs w:val="20"/>
              </w:rPr>
              <w:t>Week 21</w:t>
            </w:r>
          </w:p>
        </w:tc>
        <w:tc>
          <w:tcPr>
            <w:tcW w:w="4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027B77BF" w14:textId="77777777" w:rsidR="00A11259" w:rsidRPr="00F87C5B" w:rsidRDefault="00A11259" w:rsidP="0013673F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  <w:szCs w:val="20"/>
              </w:rPr>
              <w:t>130</w:t>
            </w:r>
          </w:p>
        </w:tc>
        <w:tc>
          <w:tcPr>
            <w:tcW w:w="75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55AD9A60" w14:textId="77777777" w:rsidR="00A11259" w:rsidRPr="00F87C5B" w:rsidRDefault="00A11259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  <w:szCs w:val="20"/>
              </w:rPr>
              <w:t>54.5 (6.6)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0008335E" w14:textId="77777777" w:rsidR="00A11259" w:rsidRPr="00F87C5B" w:rsidRDefault="00A11259" w:rsidP="0013673F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  <w:szCs w:val="20"/>
              </w:rPr>
              <w:t>131</w:t>
            </w:r>
          </w:p>
        </w:tc>
        <w:tc>
          <w:tcPr>
            <w:tcW w:w="78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55A74323" w14:textId="77777777" w:rsidR="00A11259" w:rsidRPr="00F87C5B" w:rsidRDefault="00A11259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  <w:szCs w:val="20"/>
              </w:rPr>
              <w:t>53.8 (7.4)</w:t>
            </w:r>
          </w:p>
        </w:tc>
        <w:tc>
          <w:tcPr>
            <w:tcW w:w="3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0CC77315" w14:textId="77777777" w:rsidR="00A11259" w:rsidRPr="00F87C5B" w:rsidRDefault="00A11259" w:rsidP="0013673F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  <w:szCs w:val="20"/>
              </w:rPr>
              <w:t>35</w:t>
            </w:r>
          </w:p>
        </w:tc>
        <w:tc>
          <w:tcPr>
            <w:tcW w:w="81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5A9693D1" w14:textId="77777777" w:rsidR="00A11259" w:rsidRPr="00F87C5B" w:rsidRDefault="00A11259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  <w:szCs w:val="20"/>
              </w:rPr>
              <w:t>51.3 (9.5)</w:t>
            </w:r>
          </w:p>
        </w:tc>
      </w:tr>
      <w:tr w:rsidR="00A11259" w:rsidRPr="00F87C5B" w14:paraId="0B39BFF2" w14:textId="77777777" w:rsidTr="0013673F">
        <w:trPr>
          <w:trHeight w:val="20"/>
        </w:trPr>
        <w:tc>
          <w:tcPr>
            <w:tcW w:w="671" w:type="pct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0555B02" w14:textId="77777777" w:rsidR="00A11259" w:rsidRPr="00F87C5B" w:rsidRDefault="00A11259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</w:p>
        </w:tc>
        <w:tc>
          <w:tcPr>
            <w:tcW w:w="77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659112DF" w14:textId="77777777" w:rsidR="00A11259" w:rsidRPr="00F87C5B" w:rsidRDefault="00A11259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  <w:szCs w:val="20"/>
              </w:rPr>
              <w:t>Week 25/ End of Study</w:t>
            </w:r>
          </w:p>
        </w:tc>
        <w:tc>
          <w:tcPr>
            <w:tcW w:w="4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098DE93B" w14:textId="77777777" w:rsidR="00A11259" w:rsidRPr="00F87C5B" w:rsidRDefault="00A11259" w:rsidP="0013673F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  <w:szCs w:val="20"/>
              </w:rPr>
              <w:t>130</w:t>
            </w:r>
          </w:p>
        </w:tc>
        <w:tc>
          <w:tcPr>
            <w:tcW w:w="75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243933BC" w14:textId="77777777" w:rsidR="00A11259" w:rsidRPr="00F87C5B" w:rsidRDefault="00A11259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  <w:szCs w:val="20"/>
              </w:rPr>
              <w:t>54.2 (6.4)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418268B9" w14:textId="77777777" w:rsidR="00A11259" w:rsidRPr="00F87C5B" w:rsidRDefault="00A11259" w:rsidP="0013673F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  <w:szCs w:val="20"/>
              </w:rPr>
              <w:t>126</w:t>
            </w:r>
          </w:p>
        </w:tc>
        <w:tc>
          <w:tcPr>
            <w:tcW w:w="78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42F8483D" w14:textId="77777777" w:rsidR="00A11259" w:rsidRPr="00F87C5B" w:rsidRDefault="00A11259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  <w:szCs w:val="20"/>
              </w:rPr>
              <w:t>53.6 (7.3)</w:t>
            </w:r>
          </w:p>
        </w:tc>
        <w:tc>
          <w:tcPr>
            <w:tcW w:w="3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49F82D7E" w14:textId="77777777" w:rsidR="00A11259" w:rsidRPr="00F87C5B" w:rsidRDefault="00A11259" w:rsidP="0013673F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  <w:szCs w:val="20"/>
              </w:rPr>
              <w:t>39</w:t>
            </w:r>
          </w:p>
        </w:tc>
        <w:tc>
          <w:tcPr>
            <w:tcW w:w="81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50F612BD" w14:textId="77777777" w:rsidR="00A11259" w:rsidRPr="00F87C5B" w:rsidRDefault="00A11259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  <w:szCs w:val="20"/>
              </w:rPr>
              <w:t>51.1 (8.5)</w:t>
            </w:r>
          </w:p>
        </w:tc>
      </w:tr>
      <w:tr w:rsidR="00A11259" w:rsidRPr="00F87C5B" w14:paraId="4B571514" w14:textId="77777777" w:rsidTr="0013673F">
        <w:trPr>
          <w:trHeight w:val="20"/>
        </w:trPr>
        <w:tc>
          <w:tcPr>
            <w:tcW w:w="671" w:type="pct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41854DE1" w14:textId="77777777" w:rsidR="00A11259" w:rsidRPr="00F87C5B" w:rsidRDefault="00A11259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</w:rPr>
              <w:t>SF-36v2 MCS, Mean (SD)</w:t>
            </w:r>
          </w:p>
        </w:tc>
        <w:tc>
          <w:tcPr>
            <w:tcW w:w="77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32097599" w14:textId="77777777" w:rsidR="00A11259" w:rsidRPr="00F87C5B" w:rsidRDefault="00A11259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</w:rPr>
              <w:t>Screening</w:t>
            </w:r>
          </w:p>
        </w:tc>
        <w:tc>
          <w:tcPr>
            <w:tcW w:w="4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2FF145A6" w14:textId="77777777" w:rsidR="00A11259" w:rsidRPr="00F87C5B" w:rsidRDefault="00A11259" w:rsidP="0013673F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  <w:szCs w:val="20"/>
              </w:rPr>
              <w:t>194</w:t>
            </w:r>
          </w:p>
        </w:tc>
        <w:tc>
          <w:tcPr>
            <w:tcW w:w="75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5609CDB1" w14:textId="77777777" w:rsidR="00A11259" w:rsidRPr="00F87C5B" w:rsidRDefault="00A11259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</w:rPr>
              <w:t>43.0 (11.9)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5124D7B7" w14:textId="77777777" w:rsidR="00A11259" w:rsidRPr="00F87C5B" w:rsidRDefault="00A11259" w:rsidP="0013673F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  <w:szCs w:val="20"/>
              </w:rPr>
              <w:t>194</w:t>
            </w:r>
          </w:p>
        </w:tc>
        <w:tc>
          <w:tcPr>
            <w:tcW w:w="78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0D746E36" w14:textId="77777777" w:rsidR="00A11259" w:rsidRPr="00F87C5B" w:rsidRDefault="00A11259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</w:rPr>
              <w:t>41.6 (12.0)</w:t>
            </w:r>
          </w:p>
        </w:tc>
        <w:tc>
          <w:tcPr>
            <w:tcW w:w="3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46B4C237" w14:textId="77777777" w:rsidR="00A11259" w:rsidRPr="00F87C5B" w:rsidRDefault="00A11259" w:rsidP="0013673F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  <w:szCs w:val="20"/>
              </w:rPr>
              <w:t>99</w:t>
            </w:r>
          </w:p>
        </w:tc>
        <w:tc>
          <w:tcPr>
            <w:tcW w:w="81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1F8BA574" w14:textId="77777777" w:rsidR="00A11259" w:rsidRPr="00F87C5B" w:rsidRDefault="00A11259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</w:rPr>
              <w:t>40.7 (11.1)</w:t>
            </w:r>
          </w:p>
        </w:tc>
      </w:tr>
      <w:tr w:rsidR="00A11259" w:rsidRPr="00F87C5B" w14:paraId="19898795" w14:textId="77777777" w:rsidTr="0013673F">
        <w:trPr>
          <w:trHeight w:val="20"/>
        </w:trPr>
        <w:tc>
          <w:tcPr>
            <w:tcW w:w="671" w:type="pct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6D0741C" w14:textId="77777777" w:rsidR="00A11259" w:rsidRPr="00F87C5B" w:rsidRDefault="00A11259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</w:p>
        </w:tc>
        <w:tc>
          <w:tcPr>
            <w:tcW w:w="77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660339D3" w14:textId="5BE3F10A" w:rsidR="00A11259" w:rsidRPr="00F87C5B" w:rsidRDefault="00A11259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</w:rPr>
              <w:t>Week 1/ Baseline</w:t>
            </w:r>
          </w:p>
        </w:tc>
        <w:tc>
          <w:tcPr>
            <w:tcW w:w="4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24CE43D2" w14:textId="77777777" w:rsidR="00A11259" w:rsidRPr="00F87C5B" w:rsidRDefault="00A11259" w:rsidP="0013673F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  <w:szCs w:val="20"/>
              </w:rPr>
              <w:t>192</w:t>
            </w:r>
          </w:p>
        </w:tc>
        <w:tc>
          <w:tcPr>
            <w:tcW w:w="75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180CA5E9" w14:textId="77777777" w:rsidR="00A11259" w:rsidRPr="00F87C5B" w:rsidRDefault="00A11259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</w:rPr>
              <w:t>48.2 (9.2)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38458E39" w14:textId="77777777" w:rsidR="00A11259" w:rsidRPr="00F87C5B" w:rsidRDefault="00A11259" w:rsidP="0013673F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  <w:szCs w:val="20"/>
              </w:rPr>
              <w:t>191</w:t>
            </w:r>
          </w:p>
        </w:tc>
        <w:tc>
          <w:tcPr>
            <w:tcW w:w="78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5F6DEB7C" w14:textId="77777777" w:rsidR="00A11259" w:rsidRPr="00F87C5B" w:rsidRDefault="00A11259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</w:rPr>
              <w:t>47.5 (9.2)</w:t>
            </w:r>
          </w:p>
        </w:tc>
        <w:tc>
          <w:tcPr>
            <w:tcW w:w="3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16EFD887" w14:textId="77777777" w:rsidR="00A11259" w:rsidRPr="00F87C5B" w:rsidRDefault="00A11259" w:rsidP="0013673F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  <w:szCs w:val="20"/>
              </w:rPr>
              <w:t>97</w:t>
            </w:r>
          </w:p>
        </w:tc>
        <w:tc>
          <w:tcPr>
            <w:tcW w:w="81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0A527CC7" w14:textId="77777777" w:rsidR="00A11259" w:rsidRPr="00F87C5B" w:rsidRDefault="00A11259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</w:rPr>
              <w:t>44.9 (9.6)</w:t>
            </w:r>
          </w:p>
        </w:tc>
      </w:tr>
      <w:tr w:rsidR="00A11259" w:rsidRPr="00F87C5B" w14:paraId="42EAB095" w14:textId="77777777" w:rsidTr="0013673F">
        <w:trPr>
          <w:trHeight w:val="20"/>
        </w:trPr>
        <w:tc>
          <w:tcPr>
            <w:tcW w:w="671" w:type="pct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C2315D3" w14:textId="77777777" w:rsidR="00A11259" w:rsidRPr="00F87C5B" w:rsidRDefault="00A11259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</w:p>
        </w:tc>
        <w:tc>
          <w:tcPr>
            <w:tcW w:w="77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7909306B" w14:textId="77777777" w:rsidR="00A11259" w:rsidRPr="00F87C5B" w:rsidRDefault="00A11259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  <w:szCs w:val="20"/>
              </w:rPr>
              <w:t>Week 9</w:t>
            </w:r>
          </w:p>
        </w:tc>
        <w:tc>
          <w:tcPr>
            <w:tcW w:w="4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709360DE" w14:textId="77777777" w:rsidR="00A11259" w:rsidRPr="00F87C5B" w:rsidRDefault="00A11259" w:rsidP="0013673F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  <w:szCs w:val="20"/>
              </w:rPr>
              <w:t>155</w:t>
            </w:r>
          </w:p>
        </w:tc>
        <w:tc>
          <w:tcPr>
            <w:tcW w:w="75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60F82958" w14:textId="77777777" w:rsidR="00A11259" w:rsidRPr="00F87C5B" w:rsidRDefault="00A11259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  <w:szCs w:val="20"/>
              </w:rPr>
              <w:t>53.6 (7.5)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2B57092F" w14:textId="77777777" w:rsidR="00A11259" w:rsidRPr="00F87C5B" w:rsidRDefault="00A11259" w:rsidP="0013673F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  <w:szCs w:val="20"/>
              </w:rPr>
              <w:t>156</w:t>
            </w:r>
          </w:p>
        </w:tc>
        <w:tc>
          <w:tcPr>
            <w:tcW w:w="78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45081F59" w14:textId="77777777" w:rsidR="00A11259" w:rsidRPr="00F87C5B" w:rsidRDefault="00A11259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  <w:szCs w:val="20"/>
              </w:rPr>
              <w:t>52.6 (6.7)</w:t>
            </w:r>
          </w:p>
        </w:tc>
        <w:tc>
          <w:tcPr>
            <w:tcW w:w="3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63A779EA" w14:textId="77777777" w:rsidR="00A11259" w:rsidRPr="00F87C5B" w:rsidRDefault="00A11259" w:rsidP="0013673F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  <w:szCs w:val="20"/>
              </w:rPr>
              <w:t>49</w:t>
            </w:r>
          </w:p>
        </w:tc>
        <w:tc>
          <w:tcPr>
            <w:tcW w:w="81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2AFCE505" w14:textId="77777777" w:rsidR="00A11259" w:rsidRPr="00F87C5B" w:rsidRDefault="00A11259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  <w:szCs w:val="20"/>
              </w:rPr>
              <w:t>48.1 (10.8)</w:t>
            </w:r>
          </w:p>
        </w:tc>
      </w:tr>
      <w:tr w:rsidR="00A11259" w:rsidRPr="00F87C5B" w14:paraId="2625EAA3" w14:textId="77777777" w:rsidTr="0013673F">
        <w:trPr>
          <w:trHeight w:val="20"/>
        </w:trPr>
        <w:tc>
          <w:tcPr>
            <w:tcW w:w="671" w:type="pct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0850DB5" w14:textId="77777777" w:rsidR="00A11259" w:rsidRPr="00F87C5B" w:rsidRDefault="00A11259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</w:p>
        </w:tc>
        <w:tc>
          <w:tcPr>
            <w:tcW w:w="77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4B6BC0D4" w14:textId="77777777" w:rsidR="00A11259" w:rsidRPr="00F87C5B" w:rsidRDefault="00A11259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  <w:szCs w:val="20"/>
              </w:rPr>
              <w:t>Week 21</w:t>
            </w:r>
          </w:p>
        </w:tc>
        <w:tc>
          <w:tcPr>
            <w:tcW w:w="4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7FD16A51" w14:textId="77777777" w:rsidR="00A11259" w:rsidRPr="00F87C5B" w:rsidRDefault="00A11259" w:rsidP="0013673F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  <w:szCs w:val="20"/>
              </w:rPr>
              <w:t>130</w:t>
            </w:r>
          </w:p>
        </w:tc>
        <w:tc>
          <w:tcPr>
            <w:tcW w:w="75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1FE89572" w14:textId="77777777" w:rsidR="00A11259" w:rsidRPr="00F87C5B" w:rsidRDefault="00A11259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  <w:szCs w:val="20"/>
              </w:rPr>
              <w:t>52.6 (8.4)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38B9FF2C" w14:textId="77777777" w:rsidR="00A11259" w:rsidRPr="00F87C5B" w:rsidRDefault="00A11259" w:rsidP="0013673F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  <w:szCs w:val="20"/>
              </w:rPr>
              <w:t>131</w:t>
            </w:r>
          </w:p>
        </w:tc>
        <w:tc>
          <w:tcPr>
            <w:tcW w:w="78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527EFCC5" w14:textId="77777777" w:rsidR="00A11259" w:rsidRPr="00F87C5B" w:rsidRDefault="00A11259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  <w:szCs w:val="20"/>
              </w:rPr>
              <w:t>52.6 (8.2)</w:t>
            </w:r>
          </w:p>
        </w:tc>
        <w:tc>
          <w:tcPr>
            <w:tcW w:w="3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6CB3FDD6" w14:textId="77777777" w:rsidR="00A11259" w:rsidRPr="00F87C5B" w:rsidRDefault="00A11259" w:rsidP="0013673F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  <w:szCs w:val="20"/>
              </w:rPr>
              <w:t>35</w:t>
            </w:r>
          </w:p>
        </w:tc>
        <w:tc>
          <w:tcPr>
            <w:tcW w:w="81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501DE6A3" w14:textId="77777777" w:rsidR="00A11259" w:rsidRPr="00F87C5B" w:rsidRDefault="00A11259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  <w:szCs w:val="20"/>
              </w:rPr>
              <w:t>45.8 (11.7)</w:t>
            </w:r>
          </w:p>
        </w:tc>
      </w:tr>
      <w:tr w:rsidR="00A11259" w:rsidRPr="00F87C5B" w14:paraId="22A64BEB" w14:textId="77777777" w:rsidTr="0013673F">
        <w:trPr>
          <w:trHeight w:val="20"/>
        </w:trPr>
        <w:tc>
          <w:tcPr>
            <w:tcW w:w="671" w:type="pct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7A72684" w14:textId="77777777" w:rsidR="00A11259" w:rsidRPr="00F87C5B" w:rsidRDefault="00A11259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</w:p>
        </w:tc>
        <w:tc>
          <w:tcPr>
            <w:tcW w:w="77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027D4B62" w14:textId="77777777" w:rsidR="00A11259" w:rsidRPr="00F87C5B" w:rsidRDefault="00A11259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  <w:szCs w:val="20"/>
              </w:rPr>
              <w:t>Week 25/ End of Study</w:t>
            </w:r>
          </w:p>
        </w:tc>
        <w:tc>
          <w:tcPr>
            <w:tcW w:w="4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1BC18F46" w14:textId="77777777" w:rsidR="00A11259" w:rsidRPr="00F87C5B" w:rsidRDefault="00A11259" w:rsidP="0013673F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  <w:szCs w:val="20"/>
              </w:rPr>
              <w:t>130</w:t>
            </w:r>
          </w:p>
        </w:tc>
        <w:tc>
          <w:tcPr>
            <w:tcW w:w="75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6BA22B66" w14:textId="77777777" w:rsidR="00A11259" w:rsidRPr="00F87C5B" w:rsidRDefault="00A11259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  <w:szCs w:val="20"/>
              </w:rPr>
              <w:t>52.6 (8.7)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4767D706" w14:textId="77777777" w:rsidR="00A11259" w:rsidRPr="00F87C5B" w:rsidRDefault="00A11259" w:rsidP="0013673F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  <w:szCs w:val="20"/>
              </w:rPr>
              <w:t>126</w:t>
            </w:r>
          </w:p>
        </w:tc>
        <w:tc>
          <w:tcPr>
            <w:tcW w:w="78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75B0DB77" w14:textId="77777777" w:rsidR="00A11259" w:rsidRPr="00F87C5B" w:rsidRDefault="00A11259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  <w:szCs w:val="20"/>
              </w:rPr>
              <w:t>52.3 (8.3)</w:t>
            </w:r>
          </w:p>
        </w:tc>
        <w:tc>
          <w:tcPr>
            <w:tcW w:w="3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1CE05FB7" w14:textId="77777777" w:rsidR="00A11259" w:rsidRPr="00F87C5B" w:rsidRDefault="00A11259" w:rsidP="0013673F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  <w:szCs w:val="20"/>
              </w:rPr>
              <w:t>39</w:t>
            </w:r>
          </w:p>
        </w:tc>
        <w:tc>
          <w:tcPr>
            <w:tcW w:w="81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66C4B024" w14:textId="77777777" w:rsidR="00A11259" w:rsidRPr="00F87C5B" w:rsidRDefault="00A11259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  <w:szCs w:val="20"/>
              </w:rPr>
              <w:t>46.8 (10.2)</w:t>
            </w:r>
          </w:p>
        </w:tc>
      </w:tr>
      <w:tr w:rsidR="00A11259" w:rsidRPr="00F87C5B" w14:paraId="01BDE169" w14:textId="77777777" w:rsidTr="0013673F">
        <w:trPr>
          <w:trHeight w:val="20"/>
        </w:trPr>
        <w:tc>
          <w:tcPr>
            <w:tcW w:w="671" w:type="pct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60BB2CFE" w14:textId="77777777" w:rsidR="00A11259" w:rsidRPr="00F87C5B" w:rsidRDefault="00A11259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</w:rPr>
              <w:t>SF-36v2 Physical functioning, Mean (SD)</w:t>
            </w:r>
          </w:p>
        </w:tc>
        <w:tc>
          <w:tcPr>
            <w:tcW w:w="77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07B9F613" w14:textId="77777777" w:rsidR="00A11259" w:rsidRPr="00F87C5B" w:rsidRDefault="00A11259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</w:rPr>
              <w:t>Screening</w:t>
            </w:r>
          </w:p>
        </w:tc>
        <w:tc>
          <w:tcPr>
            <w:tcW w:w="4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0421FCAA" w14:textId="77777777" w:rsidR="00A11259" w:rsidRPr="00F87C5B" w:rsidRDefault="00A11259" w:rsidP="0013673F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  <w:szCs w:val="20"/>
              </w:rPr>
              <w:t>194</w:t>
            </w:r>
          </w:p>
        </w:tc>
        <w:tc>
          <w:tcPr>
            <w:tcW w:w="75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26E6BD5B" w14:textId="77777777" w:rsidR="00A11259" w:rsidRPr="00F87C5B" w:rsidRDefault="00A11259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</w:rPr>
              <w:t>77.3 (24.5)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7CFB1D5A" w14:textId="77777777" w:rsidR="00A11259" w:rsidRPr="00F87C5B" w:rsidRDefault="00A11259" w:rsidP="0013673F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  <w:szCs w:val="20"/>
              </w:rPr>
              <w:t>194</w:t>
            </w:r>
          </w:p>
        </w:tc>
        <w:tc>
          <w:tcPr>
            <w:tcW w:w="78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48A208F8" w14:textId="77777777" w:rsidR="00A11259" w:rsidRPr="00F87C5B" w:rsidRDefault="00A11259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</w:rPr>
              <w:t>76.6 (24.6)</w:t>
            </w:r>
          </w:p>
        </w:tc>
        <w:tc>
          <w:tcPr>
            <w:tcW w:w="3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0B3EF4ED" w14:textId="77777777" w:rsidR="00A11259" w:rsidRPr="00F87C5B" w:rsidRDefault="00A11259" w:rsidP="0013673F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  <w:szCs w:val="20"/>
              </w:rPr>
              <w:t>99</w:t>
            </w:r>
          </w:p>
        </w:tc>
        <w:tc>
          <w:tcPr>
            <w:tcW w:w="81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0946F1FB" w14:textId="77777777" w:rsidR="00A11259" w:rsidRPr="00F87C5B" w:rsidRDefault="00A11259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</w:rPr>
              <w:t>79.0 (25.5)</w:t>
            </w:r>
          </w:p>
        </w:tc>
      </w:tr>
      <w:tr w:rsidR="00A11259" w:rsidRPr="00F87C5B" w14:paraId="44462741" w14:textId="77777777" w:rsidTr="0013673F">
        <w:trPr>
          <w:trHeight w:val="20"/>
        </w:trPr>
        <w:tc>
          <w:tcPr>
            <w:tcW w:w="671" w:type="pct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C7D2799" w14:textId="77777777" w:rsidR="00A11259" w:rsidRPr="00F87C5B" w:rsidRDefault="00A11259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</w:p>
        </w:tc>
        <w:tc>
          <w:tcPr>
            <w:tcW w:w="77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18650A1A" w14:textId="52A305D4" w:rsidR="00A11259" w:rsidRPr="00F87C5B" w:rsidRDefault="00A11259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</w:rPr>
              <w:t>Week 1/ Baseline</w:t>
            </w:r>
          </w:p>
        </w:tc>
        <w:tc>
          <w:tcPr>
            <w:tcW w:w="4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7741590A" w14:textId="77777777" w:rsidR="00A11259" w:rsidRPr="00F87C5B" w:rsidRDefault="00A11259" w:rsidP="0013673F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  <w:szCs w:val="20"/>
              </w:rPr>
              <w:t>192</w:t>
            </w:r>
          </w:p>
        </w:tc>
        <w:tc>
          <w:tcPr>
            <w:tcW w:w="75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2101CD6B" w14:textId="77777777" w:rsidR="00A11259" w:rsidRPr="00F87C5B" w:rsidRDefault="00A11259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</w:rPr>
              <w:t>88.4 (18.8)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5D325437" w14:textId="77777777" w:rsidR="00A11259" w:rsidRPr="00F87C5B" w:rsidRDefault="00A11259" w:rsidP="0013673F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  <w:szCs w:val="20"/>
              </w:rPr>
              <w:t>191</w:t>
            </w:r>
          </w:p>
        </w:tc>
        <w:tc>
          <w:tcPr>
            <w:tcW w:w="78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6ED5B3B8" w14:textId="77777777" w:rsidR="00A11259" w:rsidRPr="00F87C5B" w:rsidRDefault="00A11259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</w:rPr>
              <w:t>85.7 (20.9)</w:t>
            </w:r>
          </w:p>
        </w:tc>
        <w:tc>
          <w:tcPr>
            <w:tcW w:w="3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175C8FB5" w14:textId="77777777" w:rsidR="00A11259" w:rsidRPr="00F87C5B" w:rsidRDefault="00A11259" w:rsidP="0013673F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  <w:szCs w:val="20"/>
              </w:rPr>
              <w:t>97</w:t>
            </w:r>
          </w:p>
        </w:tc>
        <w:tc>
          <w:tcPr>
            <w:tcW w:w="81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5501E1F4" w14:textId="77777777" w:rsidR="00A11259" w:rsidRPr="00F87C5B" w:rsidRDefault="00A11259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</w:rPr>
              <w:t>89.0 (18.2)</w:t>
            </w:r>
          </w:p>
        </w:tc>
      </w:tr>
      <w:tr w:rsidR="00A11259" w:rsidRPr="00F87C5B" w14:paraId="71C91E2D" w14:textId="77777777" w:rsidTr="0013673F">
        <w:trPr>
          <w:trHeight w:val="20"/>
        </w:trPr>
        <w:tc>
          <w:tcPr>
            <w:tcW w:w="671" w:type="pct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25CCBBE" w14:textId="77777777" w:rsidR="00A11259" w:rsidRPr="00F87C5B" w:rsidRDefault="00A11259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</w:p>
        </w:tc>
        <w:tc>
          <w:tcPr>
            <w:tcW w:w="77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4D011DC7" w14:textId="77777777" w:rsidR="00A11259" w:rsidRPr="00F87C5B" w:rsidRDefault="00A11259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  <w:szCs w:val="20"/>
              </w:rPr>
              <w:t>Week 9</w:t>
            </w:r>
          </w:p>
        </w:tc>
        <w:tc>
          <w:tcPr>
            <w:tcW w:w="4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3EE02865" w14:textId="77777777" w:rsidR="00A11259" w:rsidRPr="00F87C5B" w:rsidRDefault="00A11259" w:rsidP="0013673F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  <w:szCs w:val="20"/>
              </w:rPr>
              <w:t>155</w:t>
            </w:r>
          </w:p>
        </w:tc>
        <w:tc>
          <w:tcPr>
            <w:tcW w:w="75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387A8102" w14:textId="77777777" w:rsidR="00A11259" w:rsidRPr="00F87C5B" w:rsidRDefault="00A11259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  <w:szCs w:val="20"/>
              </w:rPr>
              <w:t>89.7 (20.2)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4EB40D28" w14:textId="77777777" w:rsidR="00A11259" w:rsidRPr="00F87C5B" w:rsidRDefault="00A11259" w:rsidP="0013673F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  <w:szCs w:val="20"/>
              </w:rPr>
              <w:t>156</w:t>
            </w:r>
          </w:p>
        </w:tc>
        <w:tc>
          <w:tcPr>
            <w:tcW w:w="78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6C6992CB" w14:textId="77777777" w:rsidR="00A11259" w:rsidRPr="00F87C5B" w:rsidRDefault="00A11259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  <w:szCs w:val="20"/>
              </w:rPr>
              <w:t>88.9 (20.1)</w:t>
            </w:r>
          </w:p>
        </w:tc>
        <w:tc>
          <w:tcPr>
            <w:tcW w:w="3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293158BA" w14:textId="77777777" w:rsidR="00A11259" w:rsidRPr="00F87C5B" w:rsidRDefault="00A11259" w:rsidP="0013673F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  <w:szCs w:val="20"/>
              </w:rPr>
              <w:t>49</w:t>
            </w:r>
          </w:p>
        </w:tc>
        <w:tc>
          <w:tcPr>
            <w:tcW w:w="81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6525AF76" w14:textId="77777777" w:rsidR="00A11259" w:rsidRPr="00F87C5B" w:rsidRDefault="00A11259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  <w:szCs w:val="20"/>
              </w:rPr>
              <w:t>86.2 (21.5)</w:t>
            </w:r>
          </w:p>
        </w:tc>
      </w:tr>
      <w:tr w:rsidR="00A11259" w:rsidRPr="00F87C5B" w14:paraId="0CF9BF42" w14:textId="77777777" w:rsidTr="0013673F">
        <w:trPr>
          <w:trHeight w:val="20"/>
        </w:trPr>
        <w:tc>
          <w:tcPr>
            <w:tcW w:w="671" w:type="pct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B979C28" w14:textId="77777777" w:rsidR="00A11259" w:rsidRPr="00F87C5B" w:rsidRDefault="00A11259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</w:p>
        </w:tc>
        <w:tc>
          <w:tcPr>
            <w:tcW w:w="77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124E9575" w14:textId="77777777" w:rsidR="00A11259" w:rsidRPr="00F87C5B" w:rsidRDefault="00A11259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  <w:szCs w:val="20"/>
              </w:rPr>
              <w:t>Week 21</w:t>
            </w:r>
          </w:p>
        </w:tc>
        <w:tc>
          <w:tcPr>
            <w:tcW w:w="4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6BC864B2" w14:textId="77777777" w:rsidR="00A11259" w:rsidRPr="00F87C5B" w:rsidRDefault="00A11259" w:rsidP="0013673F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  <w:szCs w:val="20"/>
              </w:rPr>
              <w:t>130</w:t>
            </w:r>
          </w:p>
        </w:tc>
        <w:tc>
          <w:tcPr>
            <w:tcW w:w="75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01CBED8A" w14:textId="77777777" w:rsidR="00A11259" w:rsidRPr="00F87C5B" w:rsidRDefault="00A11259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  <w:szCs w:val="20"/>
              </w:rPr>
              <w:t>90.8 (17.2)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076477C4" w14:textId="77777777" w:rsidR="00A11259" w:rsidRPr="00F87C5B" w:rsidRDefault="00A11259" w:rsidP="0013673F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  <w:szCs w:val="20"/>
              </w:rPr>
              <w:t>131</w:t>
            </w:r>
          </w:p>
        </w:tc>
        <w:tc>
          <w:tcPr>
            <w:tcW w:w="78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34534943" w14:textId="77777777" w:rsidR="00A11259" w:rsidRPr="00F87C5B" w:rsidRDefault="00A11259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  <w:szCs w:val="20"/>
              </w:rPr>
              <w:t>88.1 (23.2)</w:t>
            </w:r>
          </w:p>
        </w:tc>
        <w:tc>
          <w:tcPr>
            <w:tcW w:w="3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7A2E5C81" w14:textId="77777777" w:rsidR="00A11259" w:rsidRPr="00F87C5B" w:rsidRDefault="00A11259" w:rsidP="0013673F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  <w:szCs w:val="20"/>
              </w:rPr>
              <w:t>35</w:t>
            </w:r>
          </w:p>
        </w:tc>
        <w:tc>
          <w:tcPr>
            <w:tcW w:w="81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5F9FB543" w14:textId="77777777" w:rsidR="00A11259" w:rsidRPr="00F87C5B" w:rsidRDefault="00A11259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  <w:szCs w:val="20"/>
              </w:rPr>
              <w:t>86.0 (24.2)</w:t>
            </w:r>
          </w:p>
        </w:tc>
      </w:tr>
      <w:tr w:rsidR="00A11259" w:rsidRPr="00F87C5B" w14:paraId="365B41A8" w14:textId="77777777" w:rsidTr="0013673F">
        <w:trPr>
          <w:trHeight w:val="20"/>
        </w:trPr>
        <w:tc>
          <w:tcPr>
            <w:tcW w:w="671" w:type="pct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42AFA60" w14:textId="77777777" w:rsidR="00A11259" w:rsidRPr="00F87C5B" w:rsidRDefault="00A11259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</w:p>
        </w:tc>
        <w:tc>
          <w:tcPr>
            <w:tcW w:w="77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5FD425F1" w14:textId="77777777" w:rsidR="00A11259" w:rsidRPr="00F87C5B" w:rsidRDefault="00A11259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  <w:szCs w:val="20"/>
              </w:rPr>
              <w:t>Week 25/ End of Study</w:t>
            </w:r>
          </w:p>
        </w:tc>
        <w:tc>
          <w:tcPr>
            <w:tcW w:w="4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68C06C0F" w14:textId="77777777" w:rsidR="00A11259" w:rsidRPr="00F87C5B" w:rsidRDefault="00A11259" w:rsidP="0013673F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  <w:szCs w:val="20"/>
              </w:rPr>
              <w:t>130</w:t>
            </w:r>
          </w:p>
        </w:tc>
        <w:tc>
          <w:tcPr>
            <w:tcW w:w="75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38FE6FAA" w14:textId="77777777" w:rsidR="00A11259" w:rsidRPr="00F87C5B" w:rsidRDefault="00A11259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  <w:szCs w:val="20"/>
              </w:rPr>
              <w:t>92.5 (15.3)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140E9C09" w14:textId="77777777" w:rsidR="00A11259" w:rsidRPr="00F87C5B" w:rsidRDefault="00A11259" w:rsidP="0013673F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  <w:szCs w:val="20"/>
              </w:rPr>
              <w:t>126</w:t>
            </w:r>
          </w:p>
        </w:tc>
        <w:tc>
          <w:tcPr>
            <w:tcW w:w="78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0F84BF7E" w14:textId="77777777" w:rsidR="00A11259" w:rsidRPr="00F87C5B" w:rsidRDefault="00A11259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  <w:szCs w:val="20"/>
              </w:rPr>
              <w:t>88.5 (22.6)</w:t>
            </w:r>
          </w:p>
        </w:tc>
        <w:tc>
          <w:tcPr>
            <w:tcW w:w="3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72B2FD6B" w14:textId="77777777" w:rsidR="00A11259" w:rsidRPr="00F87C5B" w:rsidRDefault="00A11259" w:rsidP="0013673F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  <w:szCs w:val="20"/>
              </w:rPr>
              <w:t>39</w:t>
            </w:r>
          </w:p>
        </w:tc>
        <w:tc>
          <w:tcPr>
            <w:tcW w:w="81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57B0D7FF" w14:textId="77777777" w:rsidR="00A11259" w:rsidRPr="00F87C5B" w:rsidRDefault="00A11259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  <w:szCs w:val="20"/>
              </w:rPr>
              <w:t>86.8 (20.7)</w:t>
            </w:r>
          </w:p>
        </w:tc>
      </w:tr>
      <w:tr w:rsidR="00A11259" w:rsidRPr="00F87C5B" w14:paraId="7E42939C" w14:textId="77777777" w:rsidTr="0013673F">
        <w:trPr>
          <w:trHeight w:val="20"/>
        </w:trPr>
        <w:tc>
          <w:tcPr>
            <w:tcW w:w="671" w:type="pct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65F292B6" w14:textId="77777777" w:rsidR="00A11259" w:rsidRPr="00F87C5B" w:rsidRDefault="00A11259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</w:rPr>
              <w:t>SF-36v2 Role physical, Mean (SD)</w:t>
            </w:r>
          </w:p>
        </w:tc>
        <w:tc>
          <w:tcPr>
            <w:tcW w:w="77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25F3314D" w14:textId="77777777" w:rsidR="00A11259" w:rsidRPr="00F87C5B" w:rsidRDefault="00A11259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</w:rPr>
              <w:t>Screening</w:t>
            </w:r>
          </w:p>
        </w:tc>
        <w:tc>
          <w:tcPr>
            <w:tcW w:w="4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7DB72100" w14:textId="77777777" w:rsidR="00A11259" w:rsidRPr="00F87C5B" w:rsidRDefault="00A11259" w:rsidP="0013673F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  <w:szCs w:val="20"/>
              </w:rPr>
              <w:t>194</w:t>
            </w:r>
          </w:p>
        </w:tc>
        <w:tc>
          <w:tcPr>
            <w:tcW w:w="75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7579E885" w14:textId="77777777" w:rsidR="00A11259" w:rsidRPr="00F87C5B" w:rsidRDefault="00A11259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</w:rPr>
              <w:t>68.2 (27.3)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60DA2954" w14:textId="77777777" w:rsidR="00A11259" w:rsidRPr="00F87C5B" w:rsidRDefault="00A11259" w:rsidP="0013673F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  <w:szCs w:val="20"/>
              </w:rPr>
              <w:t>194</w:t>
            </w:r>
          </w:p>
        </w:tc>
        <w:tc>
          <w:tcPr>
            <w:tcW w:w="78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2C7074D3" w14:textId="77777777" w:rsidR="00A11259" w:rsidRPr="00F87C5B" w:rsidRDefault="00A11259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</w:rPr>
              <w:t>66.1 (26.0)</w:t>
            </w:r>
          </w:p>
        </w:tc>
        <w:tc>
          <w:tcPr>
            <w:tcW w:w="3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713E9F69" w14:textId="77777777" w:rsidR="00A11259" w:rsidRPr="00F87C5B" w:rsidRDefault="00A11259" w:rsidP="0013673F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  <w:szCs w:val="20"/>
              </w:rPr>
              <w:t>99</w:t>
            </w:r>
          </w:p>
        </w:tc>
        <w:tc>
          <w:tcPr>
            <w:tcW w:w="81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0A767A68" w14:textId="77777777" w:rsidR="00A11259" w:rsidRPr="00F87C5B" w:rsidRDefault="00A11259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</w:rPr>
              <w:t>72.5 (28.3)</w:t>
            </w:r>
          </w:p>
        </w:tc>
      </w:tr>
      <w:tr w:rsidR="00A11259" w:rsidRPr="00F87C5B" w14:paraId="6695DB69" w14:textId="77777777" w:rsidTr="0013673F">
        <w:trPr>
          <w:trHeight w:val="20"/>
        </w:trPr>
        <w:tc>
          <w:tcPr>
            <w:tcW w:w="671" w:type="pct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B25D1D7" w14:textId="77777777" w:rsidR="00A11259" w:rsidRPr="00F87C5B" w:rsidRDefault="00A11259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</w:p>
        </w:tc>
        <w:tc>
          <w:tcPr>
            <w:tcW w:w="77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54EFFCD8" w14:textId="53237B78" w:rsidR="00A11259" w:rsidRPr="00F87C5B" w:rsidRDefault="00A11259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</w:rPr>
              <w:t>Week 1/ Baseline</w:t>
            </w:r>
          </w:p>
        </w:tc>
        <w:tc>
          <w:tcPr>
            <w:tcW w:w="4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15C3DF36" w14:textId="77777777" w:rsidR="00A11259" w:rsidRPr="00F87C5B" w:rsidRDefault="00A11259" w:rsidP="0013673F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  <w:szCs w:val="20"/>
              </w:rPr>
              <w:t>192</w:t>
            </w:r>
          </w:p>
        </w:tc>
        <w:tc>
          <w:tcPr>
            <w:tcW w:w="75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1656CDF2" w14:textId="77777777" w:rsidR="00A11259" w:rsidRPr="00F87C5B" w:rsidRDefault="00A11259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</w:rPr>
              <w:t>82.5 (21.0)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1B2780A7" w14:textId="77777777" w:rsidR="00A11259" w:rsidRPr="00F87C5B" w:rsidRDefault="00A11259" w:rsidP="0013673F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  <w:szCs w:val="20"/>
              </w:rPr>
              <w:t>191</w:t>
            </w:r>
          </w:p>
        </w:tc>
        <w:tc>
          <w:tcPr>
            <w:tcW w:w="78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557F41EF" w14:textId="77777777" w:rsidR="00A11259" w:rsidRPr="00F87C5B" w:rsidRDefault="00A11259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</w:rPr>
              <w:t>78.9 (23.8)</w:t>
            </w:r>
          </w:p>
        </w:tc>
        <w:tc>
          <w:tcPr>
            <w:tcW w:w="3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0E1161AB" w14:textId="77777777" w:rsidR="00A11259" w:rsidRPr="00F87C5B" w:rsidRDefault="00A11259" w:rsidP="0013673F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  <w:szCs w:val="20"/>
              </w:rPr>
              <w:t>97</w:t>
            </w:r>
          </w:p>
        </w:tc>
        <w:tc>
          <w:tcPr>
            <w:tcW w:w="81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4BDC898E" w14:textId="77777777" w:rsidR="00A11259" w:rsidRPr="00F87C5B" w:rsidRDefault="00A11259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</w:rPr>
              <w:t>81.8 (21.8)</w:t>
            </w:r>
          </w:p>
        </w:tc>
      </w:tr>
      <w:tr w:rsidR="00A11259" w:rsidRPr="00F87C5B" w14:paraId="2C592604" w14:textId="77777777" w:rsidTr="0013673F">
        <w:trPr>
          <w:trHeight w:val="20"/>
        </w:trPr>
        <w:tc>
          <w:tcPr>
            <w:tcW w:w="671" w:type="pct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E0F2848" w14:textId="77777777" w:rsidR="00A11259" w:rsidRPr="00F87C5B" w:rsidRDefault="00A11259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</w:p>
        </w:tc>
        <w:tc>
          <w:tcPr>
            <w:tcW w:w="77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46892387" w14:textId="77777777" w:rsidR="00A11259" w:rsidRPr="00F87C5B" w:rsidRDefault="00A11259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  <w:szCs w:val="20"/>
              </w:rPr>
              <w:t>Week 9</w:t>
            </w:r>
          </w:p>
        </w:tc>
        <w:tc>
          <w:tcPr>
            <w:tcW w:w="4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1624D5ED" w14:textId="77777777" w:rsidR="00A11259" w:rsidRPr="00F87C5B" w:rsidRDefault="00A11259" w:rsidP="0013673F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  <w:szCs w:val="20"/>
              </w:rPr>
              <w:t>155</w:t>
            </w:r>
          </w:p>
        </w:tc>
        <w:tc>
          <w:tcPr>
            <w:tcW w:w="75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1E2F9D72" w14:textId="77777777" w:rsidR="00A11259" w:rsidRPr="00F87C5B" w:rsidRDefault="00A11259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  <w:szCs w:val="20"/>
              </w:rPr>
              <w:t>90.9 (18.5)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23B7E8AC" w14:textId="77777777" w:rsidR="00A11259" w:rsidRPr="00F87C5B" w:rsidRDefault="00A11259" w:rsidP="0013673F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  <w:szCs w:val="20"/>
              </w:rPr>
              <w:t>156</w:t>
            </w:r>
          </w:p>
        </w:tc>
        <w:tc>
          <w:tcPr>
            <w:tcW w:w="78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6165C22F" w14:textId="77777777" w:rsidR="00A11259" w:rsidRPr="00F87C5B" w:rsidRDefault="00A11259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  <w:szCs w:val="20"/>
              </w:rPr>
              <w:t>87.9 (19.7)</w:t>
            </w:r>
          </w:p>
        </w:tc>
        <w:tc>
          <w:tcPr>
            <w:tcW w:w="3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17D76BA7" w14:textId="77777777" w:rsidR="00A11259" w:rsidRPr="00F87C5B" w:rsidRDefault="00A11259" w:rsidP="0013673F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  <w:szCs w:val="20"/>
              </w:rPr>
              <w:t>49</w:t>
            </w:r>
          </w:p>
        </w:tc>
        <w:tc>
          <w:tcPr>
            <w:tcW w:w="81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3E49B2B2" w14:textId="77777777" w:rsidR="00A11259" w:rsidRPr="00F87C5B" w:rsidRDefault="00A11259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  <w:szCs w:val="20"/>
              </w:rPr>
              <w:t>82.7 (26.6)</w:t>
            </w:r>
          </w:p>
        </w:tc>
      </w:tr>
      <w:tr w:rsidR="00A11259" w:rsidRPr="00F87C5B" w14:paraId="0D72F446" w14:textId="77777777" w:rsidTr="0013673F">
        <w:trPr>
          <w:trHeight w:val="20"/>
        </w:trPr>
        <w:tc>
          <w:tcPr>
            <w:tcW w:w="671" w:type="pct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31428A3" w14:textId="77777777" w:rsidR="00A11259" w:rsidRPr="00F87C5B" w:rsidRDefault="00A11259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</w:p>
        </w:tc>
        <w:tc>
          <w:tcPr>
            <w:tcW w:w="77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6767F677" w14:textId="77777777" w:rsidR="00A11259" w:rsidRPr="00F87C5B" w:rsidRDefault="00A11259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  <w:szCs w:val="20"/>
              </w:rPr>
              <w:t>Week 21</w:t>
            </w:r>
          </w:p>
        </w:tc>
        <w:tc>
          <w:tcPr>
            <w:tcW w:w="4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1A6719CF" w14:textId="77777777" w:rsidR="00A11259" w:rsidRPr="00F87C5B" w:rsidRDefault="00A11259" w:rsidP="0013673F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  <w:szCs w:val="20"/>
              </w:rPr>
              <w:t>130</w:t>
            </w:r>
          </w:p>
        </w:tc>
        <w:tc>
          <w:tcPr>
            <w:tcW w:w="75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0055E73B" w14:textId="77777777" w:rsidR="00A11259" w:rsidRPr="00F87C5B" w:rsidRDefault="00A11259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  <w:szCs w:val="20"/>
              </w:rPr>
              <w:t>90.0 (18.3)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7A946B6B" w14:textId="77777777" w:rsidR="00A11259" w:rsidRPr="00F87C5B" w:rsidRDefault="00A11259" w:rsidP="0013673F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  <w:szCs w:val="20"/>
              </w:rPr>
              <w:t>131</w:t>
            </w:r>
          </w:p>
        </w:tc>
        <w:tc>
          <w:tcPr>
            <w:tcW w:w="78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2AE9CF6D" w14:textId="77777777" w:rsidR="00A11259" w:rsidRPr="00F87C5B" w:rsidRDefault="00A11259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  <w:szCs w:val="20"/>
              </w:rPr>
              <w:t>86.3 (24.0)</w:t>
            </w:r>
          </w:p>
        </w:tc>
        <w:tc>
          <w:tcPr>
            <w:tcW w:w="3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66C74B82" w14:textId="77777777" w:rsidR="00A11259" w:rsidRPr="00F87C5B" w:rsidRDefault="00A11259" w:rsidP="0013673F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  <w:szCs w:val="20"/>
              </w:rPr>
              <w:t>35</w:t>
            </w:r>
          </w:p>
        </w:tc>
        <w:tc>
          <w:tcPr>
            <w:tcW w:w="81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06A89BF0" w14:textId="77777777" w:rsidR="00A11259" w:rsidRPr="00F87C5B" w:rsidRDefault="00A11259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  <w:szCs w:val="20"/>
              </w:rPr>
              <w:t>77.3 (30.0)</w:t>
            </w:r>
          </w:p>
        </w:tc>
      </w:tr>
      <w:tr w:rsidR="00A11259" w:rsidRPr="00F87C5B" w14:paraId="481A0A9A" w14:textId="77777777" w:rsidTr="0013673F">
        <w:trPr>
          <w:trHeight w:val="20"/>
        </w:trPr>
        <w:tc>
          <w:tcPr>
            <w:tcW w:w="671" w:type="pct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E11C9BF" w14:textId="77777777" w:rsidR="00A11259" w:rsidRPr="00F87C5B" w:rsidRDefault="00A11259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</w:p>
        </w:tc>
        <w:tc>
          <w:tcPr>
            <w:tcW w:w="77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5B754D39" w14:textId="4A7553BD" w:rsidR="00A11259" w:rsidRPr="00F87C5B" w:rsidRDefault="00A11259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  <w:szCs w:val="20"/>
              </w:rPr>
              <w:t>Week 25/ End of Study</w:t>
            </w:r>
          </w:p>
        </w:tc>
        <w:tc>
          <w:tcPr>
            <w:tcW w:w="4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3E205D52" w14:textId="77777777" w:rsidR="00A11259" w:rsidRPr="00F87C5B" w:rsidRDefault="00A11259" w:rsidP="0013673F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  <w:szCs w:val="20"/>
              </w:rPr>
              <w:t>130</w:t>
            </w:r>
          </w:p>
        </w:tc>
        <w:tc>
          <w:tcPr>
            <w:tcW w:w="75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7AA8F5EA" w14:textId="77777777" w:rsidR="00A11259" w:rsidRPr="00F87C5B" w:rsidRDefault="00A11259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  <w:szCs w:val="20"/>
              </w:rPr>
              <w:t>88.6 (18.9)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3EEF1E20" w14:textId="77777777" w:rsidR="00A11259" w:rsidRPr="00F87C5B" w:rsidRDefault="00A11259" w:rsidP="0013673F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  <w:szCs w:val="20"/>
              </w:rPr>
              <w:t>126</w:t>
            </w:r>
          </w:p>
        </w:tc>
        <w:tc>
          <w:tcPr>
            <w:tcW w:w="78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76637EE0" w14:textId="77777777" w:rsidR="00A11259" w:rsidRPr="00F87C5B" w:rsidRDefault="00A11259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  <w:szCs w:val="20"/>
              </w:rPr>
              <w:t>86.3 (21.0)</w:t>
            </w:r>
          </w:p>
        </w:tc>
        <w:tc>
          <w:tcPr>
            <w:tcW w:w="3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62073BA1" w14:textId="77777777" w:rsidR="00A11259" w:rsidRPr="00F87C5B" w:rsidRDefault="00A11259" w:rsidP="0013673F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  <w:szCs w:val="20"/>
              </w:rPr>
              <w:t>39</w:t>
            </w:r>
          </w:p>
        </w:tc>
        <w:tc>
          <w:tcPr>
            <w:tcW w:w="81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4A876AD3" w14:textId="77777777" w:rsidR="00A11259" w:rsidRPr="00F87C5B" w:rsidRDefault="00A11259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  <w:szCs w:val="20"/>
              </w:rPr>
              <w:t>77.6 (25.3)</w:t>
            </w:r>
          </w:p>
        </w:tc>
      </w:tr>
      <w:tr w:rsidR="00A11259" w:rsidRPr="00F87C5B" w14:paraId="1D0B2E6A" w14:textId="77777777" w:rsidTr="0013673F">
        <w:trPr>
          <w:trHeight w:val="20"/>
        </w:trPr>
        <w:tc>
          <w:tcPr>
            <w:tcW w:w="671" w:type="pct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2A1589A4" w14:textId="77777777" w:rsidR="00A11259" w:rsidRPr="00F87C5B" w:rsidRDefault="00A11259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</w:rPr>
              <w:t>SF-36v2 Bodily pain, Mean (SD)</w:t>
            </w:r>
          </w:p>
        </w:tc>
        <w:tc>
          <w:tcPr>
            <w:tcW w:w="77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174E2E4D" w14:textId="77777777" w:rsidR="00A11259" w:rsidRPr="00F87C5B" w:rsidRDefault="00A11259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</w:rPr>
              <w:t>Screening</w:t>
            </w:r>
          </w:p>
        </w:tc>
        <w:tc>
          <w:tcPr>
            <w:tcW w:w="4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2D52EBA8" w14:textId="77777777" w:rsidR="00A11259" w:rsidRPr="00F87C5B" w:rsidRDefault="00A11259" w:rsidP="0013673F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  <w:szCs w:val="20"/>
              </w:rPr>
              <w:t>194</w:t>
            </w:r>
          </w:p>
        </w:tc>
        <w:tc>
          <w:tcPr>
            <w:tcW w:w="75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612761E6" w14:textId="77777777" w:rsidR="00A11259" w:rsidRPr="00F87C5B" w:rsidRDefault="00A11259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</w:rPr>
              <w:t>57.1 (27.5)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3EE3948A" w14:textId="77777777" w:rsidR="00A11259" w:rsidRPr="00F87C5B" w:rsidRDefault="00A11259" w:rsidP="0013673F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  <w:szCs w:val="20"/>
              </w:rPr>
              <w:t>194</w:t>
            </w:r>
          </w:p>
        </w:tc>
        <w:tc>
          <w:tcPr>
            <w:tcW w:w="78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3BC63FC2" w14:textId="77777777" w:rsidR="00A11259" w:rsidRPr="00F87C5B" w:rsidRDefault="00A11259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</w:rPr>
              <w:t>54.8 (26.5)</w:t>
            </w:r>
          </w:p>
        </w:tc>
        <w:tc>
          <w:tcPr>
            <w:tcW w:w="3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3F88D636" w14:textId="77777777" w:rsidR="00A11259" w:rsidRPr="00F87C5B" w:rsidRDefault="00A11259" w:rsidP="0013673F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  <w:szCs w:val="20"/>
              </w:rPr>
              <w:t>99</w:t>
            </w:r>
          </w:p>
        </w:tc>
        <w:tc>
          <w:tcPr>
            <w:tcW w:w="81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7F8E9C32" w14:textId="77777777" w:rsidR="00A11259" w:rsidRPr="00F87C5B" w:rsidRDefault="00A11259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</w:rPr>
              <w:t>58.4 (27.3)</w:t>
            </w:r>
          </w:p>
        </w:tc>
      </w:tr>
      <w:tr w:rsidR="00A11259" w:rsidRPr="00F87C5B" w14:paraId="2CFDDC0C" w14:textId="77777777" w:rsidTr="0013673F">
        <w:trPr>
          <w:trHeight w:val="20"/>
        </w:trPr>
        <w:tc>
          <w:tcPr>
            <w:tcW w:w="671" w:type="pct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10062E9" w14:textId="77777777" w:rsidR="00A11259" w:rsidRPr="00F87C5B" w:rsidRDefault="00A11259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</w:p>
        </w:tc>
        <w:tc>
          <w:tcPr>
            <w:tcW w:w="77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16DF6CA6" w14:textId="77777777" w:rsidR="00A11259" w:rsidRPr="00F87C5B" w:rsidRDefault="00A11259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</w:rPr>
              <w:t>Baseline</w:t>
            </w:r>
          </w:p>
        </w:tc>
        <w:tc>
          <w:tcPr>
            <w:tcW w:w="4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1457D447" w14:textId="77777777" w:rsidR="00A11259" w:rsidRPr="00F87C5B" w:rsidRDefault="00A11259" w:rsidP="0013673F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  <w:szCs w:val="20"/>
              </w:rPr>
              <w:t>192</w:t>
            </w:r>
          </w:p>
        </w:tc>
        <w:tc>
          <w:tcPr>
            <w:tcW w:w="75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08777592" w14:textId="77777777" w:rsidR="00A11259" w:rsidRPr="00F87C5B" w:rsidRDefault="00A11259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</w:rPr>
              <w:t>69.0 (22.4)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69E62A58" w14:textId="77777777" w:rsidR="00A11259" w:rsidRPr="00F87C5B" w:rsidRDefault="00A11259" w:rsidP="0013673F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  <w:szCs w:val="20"/>
              </w:rPr>
              <w:t>191</w:t>
            </w:r>
          </w:p>
        </w:tc>
        <w:tc>
          <w:tcPr>
            <w:tcW w:w="78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3DF356AC" w14:textId="77777777" w:rsidR="00A11259" w:rsidRPr="00F87C5B" w:rsidRDefault="00A11259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</w:rPr>
              <w:t>69.3 (23.8)</w:t>
            </w:r>
          </w:p>
        </w:tc>
        <w:tc>
          <w:tcPr>
            <w:tcW w:w="3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3B50E31F" w14:textId="77777777" w:rsidR="00A11259" w:rsidRPr="00F87C5B" w:rsidRDefault="00A11259" w:rsidP="0013673F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  <w:szCs w:val="20"/>
              </w:rPr>
              <w:t>97</w:t>
            </w:r>
          </w:p>
        </w:tc>
        <w:tc>
          <w:tcPr>
            <w:tcW w:w="81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2925DF8D" w14:textId="77777777" w:rsidR="00A11259" w:rsidRPr="00F87C5B" w:rsidRDefault="00A11259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</w:rPr>
              <w:t>67.6 (24.7)</w:t>
            </w:r>
          </w:p>
        </w:tc>
      </w:tr>
      <w:tr w:rsidR="00A11259" w:rsidRPr="00F87C5B" w14:paraId="7B4D9FD5" w14:textId="77777777" w:rsidTr="0013673F">
        <w:trPr>
          <w:trHeight w:val="20"/>
        </w:trPr>
        <w:tc>
          <w:tcPr>
            <w:tcW w:w="671" w:type="pct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21EF7833" w14:textId="77777777" w:rsidR="00A11259" w:rsidRPr="00F87C5B" w:rsidRDefault="00A11259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</w:p>
        </w:tc>
        <w:tc>
          <w:tcPr>
            <w:tcW w:w="77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7AE30D12" w14:textId="77777777" w:rsidR="00A11259" w:rsidRPr="00F87C5B" w:rsidRDefault="00A11259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  <w:szCs w:val="20"/>
              </w:rPr>
              <w:t>Week 9</w:t>
            </w:r>
          </w:p>
        </w:tc>
        <w:tc>
          <w:tcPr>
            <w:tcW w:w="4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737975DB" w14:textId="77777777" w:rsidR="00A11259" w:rsidRPr="00F87C5B" w:rsidRDefault="00A11259" w:rsidP="0013673F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  <w:szCs w:val="20"/>
              </w:rPr>
              <w:t>155</w:t>
            </w:r>
          </w:p>
        </w:tc>
        <w:tc>
          <w:tcPr>
            <w:tcW w:w="75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15AB3864" w14:textId="77777777" w:rsidR="00A11259" w:rsidRPr="00F87C5B" w:rsidRDefault="00A11259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  <w:szCs w:val="20"/>
              </w:rPr>
              <w:t>81.0 (20.9)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649F021B" w14:textId="77777777" w:rsidR="00A11259" w:rsidRPr="00F87C5B" w:rsidRDefault="00A11259" w:rsidP="0013673F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  <w:szCs w:val="20"/>
              </w:rPr>
              <w:t>156</w:t>
            </w:r>
          </w:p>
        </w:tc>
        <w:tc>
          <w:tcPr>
            <w:tcW w:w="78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4320C556" w14:textId="77777777" w:rsidR="00A11259" w:rsidRPr="00F87C5B" w:rsidRDefault="00A11259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  <w:szCs w:val="20"/>
              </w:rPr>
              <w:t>81.1 (21.2)</w:t>
            </w:r>
          </w:p>
        </w:tc>
        <w:tc>
          <w:tcPr>
            <w:tcW w:w="3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5B3F53ED" w14:textId="77777777" w:rsidR="00A11259" w:rsidRPr="00F87C5B" w:rsidRDefault="00A11259" w:rsidP="0013673F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  <w:szCs w:val="20"/>
              </w:rPr>
              <w:t>49</w:t>
            </w:r>
          </w:p>
        </w:tc>
        <w:tc>
          <w:tcPr>
            <w:tcW w:w="81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27838337" w14:textId="77777777" w:rsidR="00A11259" w:rsidRPr="00F87C5B" w:rsidRDefault="00A11259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  <w:szCs w:val="20"/>
              </w:rPr>
              <w:t>73.7 (25.5)</w:t>
            </w:r>
          </w:p>
        </w:tc>
      </w:tr>
      <w:tr w:rsidR="00A11259" w:rsidRPr="00F87C5B" w14:paraId="72DBBC48" w14:textId="77777777" w:rsidTr="0013673F">
        <w:trPr>
          <w:trHeight w:val="20"/>
        </w:trPr>
        <w:tc>
          <w:tcPr>
            <w:tcW w:w="671" w:type="pct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BF999D3" w14:textId="77777777" w:rsidR="00A11259" w:rsidRPr="00F87C5B" w:rsidRDefault="00A11259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</w:p>
        </w:tc>
        <w:tc>
          <w:tcPr>
            <w:tcW w:w="77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618F1FC6" w14:textId="77777777" w:rsidR="00A11259" w:rsidRPr="00F87C5B" w:rsidRDefault="00A11259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  <w:szCs w:val="20"/>
              </w:rPr>
              <w:t>Week 21</w:t>
            </w:r>
          </w:p>
        </w:tc>
        <w:tc>
          <w:tcPr>
            <w:tcW w:w="4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4AC2CCF7" w14:textId="77777777" w:rsidR="00A11259" w:rsidRPr="00F87C5B" w:rsidRDefault="00A11259" w:rsidP="0013673F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  <w:szCs w:val="20"/>
              </w:rPr>
              <w:t>130</w:t>
            </w:r>
          </w:p>
        </w:tc>
        <w:tc>
          <w:tcPr>
            <w:tcW w:w="75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2E3DF7FF" w14:textId="77777777" w:rsidR="00A11259" w:rsidRPr="00F87C5B" w:rsidRDefault="00A11259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  <w:szCs w:val="20"/>
              </w:rPr>
              <w:t>81.6 (20.7)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1A5FCA6E" w14:textId="77777777" w:rsidR="00A11259" w:rsidRPr="00F87C5B" w:rsidRDefault="00A11259" w:rsidP="0013673F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  <w:szCs w:val="20"/>
              </w:rPr>
              <w:t>131</w:t>
            </w:r>
          </w:p>
        </w:tc>
        <w:tc>
          <w:tcPr>
            <w:tcW w:w="78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67E59ACD" w14:textId="77777777" w:rsidR="00A11259" w:rsidRPr="00F87C5B" w:rsidRDefault="00A11259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  <w:szCs w:val="20"/>
              </w:rPr>
              <w:t>81.1 (21.2)</w:t>
            </w:r>
          </w:p>
        </w:tc>
        <w:tc>
          <w:tcPr>
            <w:tcW w:w="3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6E709731" w14:textId="77777777" w:rsidR="00A11259" w:rsidRPr="00F87C5B" w:rsidRDefault="00A11259" w:rsidP="0013673F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  <w:szCs w:val="20"/>
              </w:rPr>
              <w:t>35</w:t>
            </w:r>
          </w:p>
        </w:tc>
        <w:tc>
          <w:tcPr>
            <w:tcW w:w="81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70652224" w14:textId="77777777" w:rsidR="00A11259" w:rsidRPr="00F87C5B" w:rsidRDefault="00A11259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  <w:szCs w:val="20"/>
              </w:rPr>
              <w:t>69.7 (24.9)</w:t>
            </w:r>
          </w:p>
        </w:tc>
      </w:tr>
      <w:tr w:rsidR="00A11259" w:rsidRPr="00F87C5B" w14:paraId="373EDAB1" w14:textId="77777777" w:rsidTr="0013673F">
        <w:trPr>
          <w:trHeight w:val="20"/>
        </w:trPr>
        <w:tc>
          <w:tcPr>
            <w:tcW w:w="671" w:type="pct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2D30413" w14:textId="77777777" w:rsidR="00A11259" w:rsidRPr="00F87C5B" w:rsidRDefault="00A11259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</w:p>
        </w:tc>
        <w:tc>
          <w:tcPr>
            <w:tcW w:w="77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245038BA" w14:textId="77777777" w:rsidR="00A11259" w:rsidRPr="00F87C5B" w:rsidRDefault="00A11259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  <w:szCs w:val="20"/>
              </w:rPr>
              <w:t>Week 25/ End of Study</w:t>
            </w:r>
          </w:p>
        </w:tc>
        <w:tc>
          <w:tcPr>
            <w:tcW w:w="4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349CF9BC" w14:textId="77777777" w:rsidR="00A11259" w:rsidRPr="00F87C5B" w:rsidRDefault="00A11259" w:rsidP="0013673F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  <w:szCs w:val="20"/>
              </w:rPr>
              <w:t>130</w:t>
            </w:r>
          </w:p>
        </w:tc>
        <w:tc>
          <w:tcPr>
            <w:tcW w:w="75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052563B0" w14:textId="77777777" w:rsidR="00A11259" w:rsidRPr="00F87C5B" w:rsidRDefault="00A11259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  <w:szCs w:val="20"/>
              </w:rPr>
              <w:t>79.3 (21.5)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066E07DF" w14:textId="77777777" w:rsidR="00A11259" w:rsidRPr="00F87C5B" w:rsidRDefault="00A11259" w:rsidP="0013673F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  <w:szCs w:val="20"/>
              </w:rPr>
              <w:t>126</w:t>
            </w:r>
          </w:p>
        </w:tc>
        <w:tc>
          <w:tcPr>
            <w:tcW w:w="78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46309A94" w14:textId="77777777" w:rsidR="00A11259" w:rsidRPr="00F87C5B" w:rsidRDefault="00A11259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  <w:szCs w:val="20"/>
              </w:rPr>
              <w:t>79.4 (20.3)</w:t>
            </w:r>
          </w:p>
        </w:tc>
        <w:tc>
          <w:tcPr>
            <w:tcW w:w="3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51A6EBD1" w14:textId="77777777" w:rsidR="00A11259" w:rsidRPr="00F87C5B" w:rsidRDefault="00A11259" w:rsidP="0013673F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  <w:szCs w:val="20"/>
              </w:rPr>
              <w:t>39</w:t>
            </w:r>
          </w:p>
        </w:tc>
        <w:tc>
          <w:tcPr>
            <w:tcW w:w="81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0BB198C8" w14:textId="77777777" w:rsidR="00A11259" w:rsidRPr="00F87C5B" w:rsidRDefault="00A11259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  <w:szCs w:val="20"/>
              </w:rPr>
              <w:t>71.9 (23.8)</w:t>
            </w:r>
          </w:p>
        </w:tc>
      </w:tr>
      <w:tr w:rsidR="00A11259" w:rsidRPr="00F87C5B" w14:paraId="172D4210" w14:textId="77777777" w:rsidTr="0013673F">
        <w:trPr>
          <w:trHeight w:val="20"/>
        </w:trPr>
        <w:tc>
          <w:tcPr>
            <w:tcW w:w="671" w:type="pct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01588E53" w14:textId="77777777" w:rsidR="00A11259" w:rsidRPr="00F87C5B" w:rsidRDefault="00A11259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</w:rPr>
              <w:lastRenderedPageBreak/>
              <w:t>SF-36v2 General health, Mean (SD)</w:t>
            </w:r>
          </w:p>
        </w:tc>
        <w:tc>
          <w:tcPr>
            <w:tcW w:w="77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3D58A759" w14:textId="77777777" w:rsidR="00A11259" w:rsidRPr="00F87C5B" w:rsidRDefault="00A11259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</w:rPr>
              <w:t>Screening</w:t>
            </w:r>
          </w:p>
        </w:tc>
        <w:tc>
          <w:tcPr>
            <w:tcW w:w="4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0D18C6B8" w14:textId="77777777" w:rsidR="00A11259" w:rsidRPr="00F87C5B" w:rsidRDefault="00A11259" w:rsidP="0013673F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  <w:szCs w:val="20"/>
              </w:rPr>
              <w:t>194</w:t>
            </w:r>
          </w:p>
        </w:tc>
        <w:tc>
          <w:tcPr>
            <w:tcW w:w="75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0A8C476E" w14:textId="77777777" w:rsidR="00A11259" w:rsidRPr="00F87C5B" w:rsidRDefault="00A11259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</w:rPr>
              <w:t>58.2 (20.0)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429CFE7C" w14:textId="77777777" w:rsidR="00A11259" w:rsidRPr="00F87C5B" w:rsidRDefault="00A11259" w:rsidP="0013673F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  <w:szCs w:val="20"/>
              </w:rPr>
              <w:t>194</w:t>
            </w:r>
          </w:p>
        </w:tc>
        <w:tc>
          <w:tcPr>
            <w:tcW w:w="78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1BDBA561" w14:textId="77777777" w:rsidR="00A11259" w:rsidRPr="00F87C5B" w:rsidRDefault="00A11259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</w:rPr>
              <w:t>55.7 (22.7)</w:t>
            </w:r>
          </w:p>
        </w:tc>
        <w:tc>
          <w:tcPr>
            <w:tcW w:w="3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546434E8" w14:textId="77777777" w:rsidR="00A11259" w:rsidRPr="00F87C5B" w:rsidRDefault="00A11259" w:rsidP="0013673F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  <w:szCs w:val="20"/>
              </w:rPr>
              <w:t>99</w:t>
            </w:r>
          </w:p>
        </w:tc>
        <w:tc>
          <w:tcPr>
            <w:tcW w:w="81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234E8ABD" w14:textId="77777777" w:rsidR="00A11259" w:rsidRPr="00F87C5B" w:rsidRDefault="00A11259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</w:rPr>
              <w:t>57.5 (21.4)</w:t>
            </w:r>
          </w:p>
        </w:tc>
      </w:tr>
      <w:tr w:rsidR="00A11259" w:rsidRPr="00F87C5B" w14:paraId="668ADE78" w14:textId="77777777" w:rsidTr="0013673F">
        <w:trPr>
          <w:trHeight w:val="20"/>
        </w:trPr>
        <w:tc>
          <w:tcPr>
            <w:tcW w:w="671" w:type="pct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E4C2BA4" w14:textId="77777777" w:rsidR="00A11259" w:rsidRPr="00F87C5B" w:rsidRDefault="00A11259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</w:p>
        </w:tc>
        <w:tc>
          <w:tcPr>
            <w:tcW w:w="77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0B330587" w14:textId="13448230" w:rsidR="00A11259" w:rsidRPr="00F87C5B" w:rsidRDefault="00A11259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</w:rPr>
              <w:t>Week 1/ Baseline</w:t>
            </w:r>
          </w:p>
        </w:tc>
        <w:tc>
          <w:tcPr>
            <w:tcW w:w="4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3F67C271" w14:textId="77777777" w:rsidR="00A11259" w:rsidRPr="00F87C5B" w:rsidRDefault="00A11259" w:rsidP="0013673F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  <w:szCs w:val="20"/>
              </w:rPr>
              <w:t>192</w:t>
            </w:r>
          </w:p>
        </w:tc>
        <w:tc>
          <w:tcPr>
            <w:tcW w:w="75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0A9B3DF3" w14:textId="77777777" w:rsidR="00A11259" w:rsidRPr="00F87C5B" w:rsidRDefault="00A11259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</w:rPr>
              <w:t>68.9 (18.7)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00A43F0A" w14:textId="77777777" w:rsidR="00A11259" w:rsidRPr="00F87C5B" w:rsidRDefault="00A11259" w:rsidP="0013673F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  <w:szCs w:val="20"/>
              </w:rPr>
              <w:t>191</w:t>
            </w:r>
          </w:p>
        </w:tc>
        <w:tc>
          <w:tcPr>
            <w:tcW w:w="78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3813191B" w14:textId="77777777" w:rsidR="00A11259" w:rsidRPr="00F87C5B" w:rsidRDefault="00A11259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</w:rPr>
              <w:t>67.6 (19.8)</w:t>
            </w:r>
          </w:p>
        </w:tc>
        <w:tc>
          <w:tcPr>
            <w:tcW w:w="3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4FB6FCAC" w14:textId="77777777" w:rsidR="00A11259" w:rsidRPr="00F87C5B" w:rsidRDefault="00A11259" w:rsidP="0013673F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  <w:szCs w:val="20"/>
              </w:rPr>
              <w:t>97</w:t>
            </w:r>
          </w:p>
        </w:tc>
        <w:tc>
          <w:tcPr>
            <w:tcW w:w="81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3A082BF3" w14:textId="77777777" w:rsidR="00A11259" w:rsidRPr="00F87C5B" w:rsidRDefault="00A11259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</w:rPr>
              <w:t>67.7 (18.8)</w:t>
            </w:r>
          </w:p>
        </w:tc>
      </w:tr>
      <w:tr w:rsidR="00A11259" w:rsidRPr="00F87C5B" w14:paraId="496C4501" w14:textId="77777777" w:rsidTr="0013673F">
        <w:trPr>
          <w:trHeight w:val="20"/>
        </w:trPr>
        <w:tc>
          <w:tcPr>
            <w:tcW w:w="671" w:type="pct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8858F96" w14:textId="77777777" w:rsidR="00A11259" w:rsidRPr="00F87C5B" w:rsidRDefault="00A11259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</w:p>
        </w:tc>
        <w:tc>
          <w:tcPr>
            <w:tcW w:w="77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36E26035" w14:textId="77777777" w:rsidR="00A11259" w:rsidRPr="00F87C5B" w:rsidRDefault="00A11259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  <w:szCs w:val="20"/>
              </w:rPr>
              <w:t>Week 9</w:t>
            </w:r>
          </w:p>
        </w:tc>
        <w:tc>
          <w:tcPr>
            <w:tcW w:w="4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2591AEB1" w14:textId="77777777" w:rsidR="00A11259" w:rsidRPr="00F87C5B" w:rsidRDefault="00A11259" w:rsidP="0013673F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  <w:szCs w:val="20"/>
              </w:rPr>
              <w:t>155</w:t>
            </w:r>
          </w:p>
        </w:tc>
        <w:tc>
          <w:tcPr>
            <w:tcW w:w="75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60E7832E" w14:textId="77777777" w:rsidR="00A11259" w:rsidRPr="00F87C5B" w:rsidRDefault="00A11259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  <w:szCs w:val="20"/>
              </w:rPr>
              <w:t>73.9 (17.8)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2CA07579" w14:textId="77777777" w:rsidR="00A11259" w:rsidRPr="00F87C5B" w:rsidRDefault="00A11259" w:rsidP="0013673F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  <w:szCs w:val="20"/>
              </w:rPr>
              <w:t>156</w:t>
            </w:r>
          </w:p>
        </w:tc>
        <w:tc>
          <w:tcPr>
            <w:tcW w:w="78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22C75CCE" w14:textId="77777777" w:rsidR="00A11259" w:rsidRPr="00F87C5B" w:rsidRDefault="00A11259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  <w:szCs w:val="20"/>
              </w:rPr>
              <w:t>71.5 (20.3)</w:t>
            </w:r>
          </w:p>
        </w:tc>
        <w:tc>
          <w:tcPr>
            <w:tcW w:w="3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55400701" w14:textId="77777777" w:rsidR="00A11259" w:rsidRPr="00F87C5B" w:rsidRDefault="00A11259" w:rsidP="0013673F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  <w:szCs w:val="20"/>
              </w:rPr>
              <w:t>49</w:t>
            </w:r>
          </w:p>
        </w:tc>
        <w:tc>
          <w:tcPr>
            <w:tcW w:w="81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145985BC" w14:textId="77777777" w:rsidR="00A11259" w:rsidRPr="00F87C5B" w:rsidRDefault="00A11259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  <w:szCs w:val="20"/>
              </w:rPr>
              <w:t>65.4 (20.6)</w:t>
            </w:r>
          </w:p>
        </w:tc>
      </w:tr>
      <w:tr w:rsidR="00A11259" w:rsidRPr="00F87C5B" w14:paraId="6A87E387" w14:textId="77777777" w:rsidTr="0013673F">
        <w:trPr>
          <w:trHeight w:val="20"/>
        </w:trPr>
        <w:tc>
          <w:tcPr>
            <w:tcW w:w="671" w:type="pct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9A00AAF" w14:textId="77777777" w:rsidR="00A11259" w:rsidRPr="00F87C5B" w:rsidRDefault="00A11259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</w:p>
        </w:tc>
        <w:tc>
          <w:tcPr>
            <w:tcW w:w="77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6BC6B4D0" w14:textId="77777777" w:rsidR="00A11259" w:rsidRPr="00F87C5B" w:rsidRDefault="00A11259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  <w:szCs w:val="20"/>
              </w:rPr>
              <w:t>Week 21</w:t>
            </w:r>
          </w:p>
        </w:tc>
        <w:tc>
          <w:tcPr>
            <w:tcW w:w="4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41137637" w14:textId="77777777" w:rsidR="00A11259" w:rsidRPr="00F87C5B" w:rsidRDefault="00A11259" w:rsidP="0013673F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  <w:szCs w:val="20"/>
              </w:rPr>
              <w:t>130</w:t>
            </w:r>
          </w:p>
        </w:tc>
        <w:tc>
          <w:tcPr>
            <w:tcW w:w="75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22AAF021" w14:textId="77777777" w:rsidR="00A11259" w:rsidRPr="00F87C5B" w:rsidRDefault="00A11259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  <w:szCs w:val="20"/>
              </w:rPr>
              <w:t>75.5 (17.8)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12CAD4CB" w14:textId="77777777" w:rsidR="00A11259" w:rsidRPr="00F87C5B" w:rsidRDefault="00A11259" w:rsidP="0013673F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  <w:szCs w:val="20"/>
              </w:rPr>
              <w:t>131</w:t>
            </w:r>
          </w:p>
        </w:tc>
        <w:tc>
          <w:tcPr>
            <w:tcW w:w="78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0A522912" w14:textId="77777777" w:rsidR="00A11259" w:rsidRPr="00F87C5B" w:rsidRDefault="00A11259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  <w:szCs w:val="20"/>
              </w:rPr>
              <w:t>75.5 (19.7)</w:t>
            </w:r>
          </w:p>
        </w:tc>
        <w:tc>
          <w:tcPr>
            <w:tcW w:w="3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0CFE494B" w14:textId="77777777" w:rsidR="00A11259" w:rsidRPr="00F87C5B" w:rsidRDefault="00A11259" w:rsidP="0013673F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  <w:szCs w:val="20"/>
              </w:rPr>
              <w:t>35</w:t>
            </w:r>
          </w:p>
        </w:tc>
        <w:tc>
          <w:tcPr>
            <w:tcW w:w="81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124E8D1A" w14:textId="77777777" w:rsidR="00A11259" w:rsidRPr="00F87C5B" w:rsidRDefault="00A11259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  <w:szCs w:val="20"/>
              </w:rPr>
              <w:t>62.3 (20.0)</w:t>
            </w:r>
          </w:p>
        </w:tc>
      </w:tr>
      <w:tr w:rsidR="00A11259" w:rsidRPr="00F87C5B" w14:paraId="43FCA8A2" w14:textId="77777777" w:rsidTr="0013673F">
        <w:trPr>
          <w:trHeight w:val="20"/>
        </w:trPr>
        <w:tc>
          <w:tcPr>
            <w:tcW w:w="671" w:type="pct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A309E03" w14:textId="77777777" w:rsidR="00A11259" w:rsidRPr="00F87C5B" w:rsidRDefault="00A11259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</w:p>
        </w:tc>
        <w:tc>
          <w:tcPr>
            <w:tcW w:w="77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362ACF7A" w14:textId="77777777" w:rsidR="00A11259" w:rsidRPr="00F87C5B" w:rsidRDefault="00A11259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  <w:szCs w:val="20"/>
              </w:rPr>
              <w:t>Week 25/ End of Study</w:t>
            </w:r>
          </w:p>
        </w:tc>
        <w:tc>
          <w:tcPr>
            <w:tcW w:w="4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236654DD" w14:textId="77777777" w:rsidR="00A11259" w:rsidRPr="00F87C5B" w:rsidRDefault="00A11259" w:rsidP="0013673F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  <w:szCs w:val="20"/>
              </w:rPr>
              <w:t>130</w:t>
            </w:r>
          </w:p>
        </w:tc>
        <w:tc>
          <w:tcPr>
            <w:tcW w:w="75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27D25816" w14:textId="77777777" w:rsidR="00A11259" w:rsidRPr="00F87C5B" w:rsidRDefault="00A11259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  <w:szCs w:val="20"/>
              </w:rPr>
              <w:t>74.4 (18.2)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4B8A0781" w14:textId="77777777" w:rsidR="00A11259" w:rsidRPr="00F87C5B" w:rsidRDefault="00A11259" w:rsidP="0013673F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  <w:szCs w:val="20"/>
              </w:rPr>
              <w:t>126</w:t>
            </w:r>
          </w:p>
        </w:tc>
        <w:tc>
          <w:tcPr>
            <w:tcW w:w="78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094EAC98" w14:textId="77777777" w:rsidR="00A11259" w:rsidRPr="00F87C5B" w:rsidRDefault="00A11259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  <w:szCs w:val="20"/>
              </w:rPr>
              <w:t>74.8 (18.6)</w:t>
            </w:r>
          </w:p>
        </w:tc>
        <w:tc>
          <w:tcPr>
            <w:tcW w:w="3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2A3FF6B2" w14:textId="77777777" w:rsidR="00A11259" w:rsidRPr="00F87C5B" w:rsidRDefault="00A11259" w:rsidP="0013673F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  <w:szCs w:val="20"/>
              </w:rPr>
              <w:t>39</w:t>
            </w:r>
          </w:p>
        </w:tc>
        <w:tc>
          <w:tcPr>
            <w:tcW w:w="81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72E7DC55" w14:textId="77777777" w:rsidR="00A11259" w:rsidRPr="00F87C5B" w:rsidRDefault="00A11259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  <w:szCs w:val="20"/>
              </w:rPr>
              <w:t>59.9 (18.2)</w:t>
            </w:r>
          </w:p>
        </w:tc>
      </w:tr>
      <w:tr w:rsidR="00A11259" w:rsidRPr="00F87C5B" w14:paraId="66BE76E0" w14:textId="77777777" w:rsidTr="0013673F">
        <w:trPr>
          <w:trHeight w:val="20"/>
        </w:trPr>
        <w:tc>
          <w:tcPr>
            <w:tcW w:w="671" w:type="pct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4EDE1D27" w14:textId="77777777" w:rsidR="00A11259" w:rsidRPr="00F87C5B" w:rsidRDefault="00A11259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</w:rPr>
              <w:t>SF-36v2 Vitality, Mean (SD)</w:t>
            </w:r>
          </w:p>
        </w:tc>
        <w:tc>
          <w:tcPr>
            <w:tcW w:w="77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3A1133E4" w14:textId="77777777" w:rsidR="00A11259" w:rsidRPr="00F87C5B" w:rsidRDefault="00A11259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</w:rPr>
              <w:t>Screening</w:t>
            </w:r>
          </w:p>
        </w:tc>
        <w:tc>
          <w:tcPr>
            <w:tcW w:w="4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410079AF" w14:textId="77777777" w:rsidR="00A11259" w:rsidRPr="00F87C5B" w:rsidRDefault="00A11259" w:rsidP="0013673F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  <w:szCs w:val="20"/>
              </w:rPr>
              <w:t>194</w:t>
            </w:r>
          </w:p>
        </w:tc>
        <w:tc>
          <w:tcPr>
            <w:tcW w:w="75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4A490FD5" w14:textId="77777777" w:rsidR="00A11259" w:rsidRPr="00F87C5B" w:rsidRDefault="00A11259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</w:rPr>
              <w:t>45.8 (20.5)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6FF12F60" w14:textId="77777777" w:rsidR="00A11259" w:rsidRPr="00F87C5B" w:rsidRDefault="00A11259" w:rsidP="0013673F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  <w:szCs w:val="20"/>
              </w:rPr>
              <w:t>194</w:t>
            </w:r>
          </w:p>
        </w:tc>
        <w:tc>
          <w:tcPr>
            <w:tcW w:w="78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12B35D47" w14:textId="77777777" w:rsidR="00A11259" w:rsidRPr="00F87C5B" w:rsidRDefault="00A11259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</w:rPr>
              <w:t>43.9 (19.7)</w:t>
            </w:r>
          </w:p>
        </w:tc>
        <w:tc>
          <w:tcPr>
            <w:tcW w:w="3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060E39C0" w14:textId="77777777" w:rsidR="00A11259" w:rsidRPr="00F87C5B" w:rsidRDefault="00A11259" w:rsidP="0013673F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  <w:szCs w:val="20"/>
              </w:rPr>
              <w:t>99</w:t>
            </w:r>
          </w:p>
        </w:tc>
        <w:tc>
          <w:tcPr>
            <w:tcW w:w="81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6ACA1CC4" w14:textId="77777777" w:rsidR="00A11259" w:rsidRPr="00F87C5B" w:rsidRDefault="00A11259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</w:rPr>
              <w:t>43.1 (19.8)</w:t>
            </w:r>
          </w:p>
        </w:tc>
      </w:tr>
      <w:tr w:rsidR="00A11259" w:rsidRPr="00F87C5B" w14:paraId="69CE8231" w14:textId="77777777" w:rsidTr="0013673F">
        <w:trPr>
          <w:trHeight w:val="20"/>
        </w:trPr>
        <w:tc>
          <w:tcPr>
            <w:tcW w:w="671" w:type="pct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3E349F7" w14:textId="77777777" w:rsidR="00A11259" w:rsidRPr="00F87C5B" w:rsidRDefault="00A11259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</w:p>
        </w:tc>
        <w:tc>
          <w:tcPr>
            <w:tcW w:w="77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3199535C" w14:textId="46432BE0" w:rsidR="00A11259" w:rsidRPr="00F87C5B" w:rsidRDefault="00A11259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</w:rPr>
              <w:t>Week 1/ Baseline</w:t>
            </w:r>
          </w:p>
        </w:tc>
        <w:tc>
          <w:tcPr>
            <w:tcW w:w="4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621FC6F6" w14:textId="77777777" w:rsidR="00A11259" w:rsidRPr="00F87C5B" w:rsidRDefault="00A11259" w:rsidP="0013673F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  <w:szCs w:val="20"/>
              </w:rPr>
              <w:t>192</w:t>
            </w:r>
          </w:p>
        </w:tc>
        <w:tc>
          <w:tcPr>
            <w:tcW w:w="75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7820C3B3" w14:textId="77777777" w:rsidR="00A11259" w:rsidRPr="00F87C5B" w:rsidRDefault="00A11259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</w:rPr>
              <w:t>57.3 (17.7)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1C009F4B" w14:textId="77777777" w:rsidR="00A11259" w:rsidRPr="00F87C5B" w:rsidRDefault="00A11259" w:rsidP="0013673F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  <w:szCs w:val="20"/>
              </w:rPr>
              <w:t>191</w:t>
            </w:r>
          </w:p>
        </w:tc>
        <w:tc>
          <w:tcPr>
            <w:tcW w:w="78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5EEBBE0F" w14:textId="77777777" w:rsidR="00A11259" w:rsidRPr="00F87C5B" w:rsidRDefault="00A11259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</w:rPr>
              <w:t>55.6 (19.7)</w:t>
            </w:r>
          </w:p>
        </w:tc>
        <w:tc>
          <w:tcPr>
            <w:tcW w:w="3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14E74009" w14:textId="77777777" w:rsidR="00A11259" w:rsidRPr="00F87C5B" w:rsidRDefault="00A11259" w:rsidP="0013673F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  <w:szCs w:val="20"/>
              </w:rPr>
              <w:t>97</w:t>
            </w:r>
          </w:p>
        </w:tc>
        <w:tc>
          <w:tcPr>
            <w:tcW w:w="81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0690530B" w14:textId="77777777" w:rsidR="00A11259" w:rsidRPr="00F87C5B" w:rsidRDefault="00A11259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</w:rPr>
              <w:t>53.4 (18.7)</w:t>
            </w:r>
          </w:p>
        </w:tc>
      </w:tr>
      <w:tr w:rsidR="00A11259" w:rsidRPr="00F87C5B" w14:paraId="46538999" w14:textId="77777777" w:rsidTr="0013673F">
        <w:trPr>
          <w:trHeight w:val="20"/>
        </w:trPr>
        <w:tc>
          <w:tcPr>
            <w:tcW w:w="671" w:type="pct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26590A8" w14:textId="77777777" w:rsidR="00A11259" w:rsidRPr="00F87C5B" w:rsidRDefault="00A11259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</w:p>
        </w:tc>
        <w:tc>
          <w:tcPr>
            <w:tcW w:w="77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7D6B445C" w14:textId="77777777" w:rsidR="00A11259" w:rsidRPr="00F87C5B" w:rsidRDefault="00A11259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  <w:szCs w:val="20"/>
              </w:rPr>
              <w:t>Week 9</w:t>
            </w:r>
          </w:p>
        </w:tc>
        <w:tc>
          <w:tcPr>
            <w:tcW w:w="4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172A7AA1" w14:textId="77777777" w:rsidR="00A11259" w:rsidRPr="00F87C5B" w:rsidRDefault="00A11259" w:rsidP="0013673F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  <w:szCs w:val="20"/>
              </w:rPr>
              <w:t>155</w:t>
            </w:r>
          </w:p>
        </w:tc>
        <w:tc>
          <w:tcPr>
            <w:tcW w:w="75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53AF3A0B" w14:textId="77777777" w:rsidR="00A11259" w:rsidRPr="00F87C5B" w:rsidRDefault="00A11259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  <w:szCs w:val="20"/>
              </w:rPr>
              <w:t>66.8 (18.2)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0452A3BF" w14:textId="77777777" w:rsidR="00A11259" w:rsidRPr="00F87C5B" w:rsidRDefault="00A11259" w:rsidP="0013673F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  <w:szCs w:val="20"/>
              </w:rPr>
              <w:t>156</w:t>
            </w:r>
          </w:p>
        </w:tc>
        <w:tc>
          <w:tcPr>
            <w:tcW w:w="78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71609181" w14:textId="77777777" w:rsidR="00A11259" w:rsidRPr="00F87C5B" w:rsidRDefault="00A11259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  <w:szCs w:val="20"/>
              </w:rPr>
              <w:t>64.7 (18.0)</w:t>
            </w:r>
          </w:p>
        </w:tc>
        <w:tc>
          <w:tcPr>
            <w:tcW w:w="3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20BAE7C5" w14:textId="77777777" w:rsidR="00A11259" w:rsidRPr="00F87C5B" w:rsidRDefault="00A11259" w:rsidP="0013673F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  <w:szCs w:val="20"/>
              </w:rPr>
              <w:t>49</w:t>
            </w:r>
          </w:p>
        </w:tc>
        <w:tc>
          <w:tcPr>
            <w:tcW w:w="81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3D5A253E" w14:textId="77777777" w:rsidR="00A11259" w:rsidRPr="00F87C5B" w:rsidRDefault="00A11259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  <w:szCs w:val="20"/>
              </w:rPr>
              <w:t>59.2 (18.7)</w:t>
            </w:r>
          </w:p>
        </w:tc>
      </w:tr>
      <w:tr w:rsidR="00A11259" w:rsidRPr="00F87C5B" w14:paraId="5AD1C32F" w14:textId="77777777" w:rsidTr="0013673F">
        <w:trPr>
          <w:trHeight w:val="20"/>
        </w:trPr>
        <w:tc>
          <w:tcPr>
            <w:tcW w:w="671" w:type="pct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DD296C4" w14:textId="77777777" w:rsidR="00A11259" w:rsidRPr="00F87C5B" w:rsidRDefault="00A11259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</w:p>
        </w:tc>
        <w:tc>
          <w:tcPr>
            <w:tcW w:w="77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62EE8B0F" w14:textId="77777777" w:rsidR="00A11259" w:rsidRPr="00F87C5B" w:rsidRDefault="00A11259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  <w:szCs w:val="20"/>
              </w:rPr>
              <w:t>Week 21</w:t>
            </w:r>
          </w:p>
        </w:tc>
        <w:tc>
          <w:tcPr>
            <w:tcW w:w="4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74599E94" w14:textId="77777777" w:rsidR="00A11259" w:rsidRPr="00F87C5B" w:rsidRDefault="00A11259" w:rsidP="0013673F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  <w:szCs w:val="20"/>
              </w:rPr>
              <w:t>130</w:t>
            </w:r>
          </w:p>
        </w:tc>
        <w:tc>
          <w:tcPr>
            <w:tcW w:w="75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2D2595B1" w14:textId="77777777" w:rsidR="00A11259" w:rsidRPr="00F87C5B" w:rsidRDefault="00A11259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  <w:szCs w:val="20"/>
              </w:rPr>
              <w:t>66.8 (19.0)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15EC7FF2" w14:textId="77777777" w:rsidR="00A11259" w:rsidRPr="00F87C5B" w:rsidRDefault="00A11259" w:rsidP="0013673F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  <w:szCs w:val="20"/>
              </w:rPr>
              <w:t>131</w:t>
            </w:r>
          </w:p>
        </w:tc>
        <w:tc>
          <w:tcPr>
            <w:tcW w:w="78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2CF515D2" w14:textId="77777777" w:rsidR="00A11259" w:rsidRPr="00F87C5B" w:rsidRDefault="00A11259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  <w:szCs w:val="20"/>
              </w:rPr>
              <w:t>67.6 (17.8)</w:t>
            </w:r>
          </w:p>
        </w:tc>
        <w:tc>
          <w:tcPr>
            <w:tcW w:w="3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5152E7E3" w14:textId="77777777" w:rsidR="00A11259" w:rsidRPr="00F87C5B" w:rsidRDefault="00A11259" w:rsidP="0013673F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  <w:szCs w:val="20"/>
              </w:rPr>
              <w:t>35</w:t>
            </w:r>
          </w:p>
        </w:tc>
        <w:tc>
          <w:tcPr>
            <w:tcW w:w="81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7496DE0E" w14:textId="77777777" w:rsidR="00A11259" w:rsidRPr="00F87C5B" w:rsidRDefault="00A11259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  <w:szCs w:val="20"/>
              </w:rPr>
              <w:t>54.8 (21.2)</w:t>
            </w:r>
          </w:p>
        </w:tc>
      </w:tr>
      <w:tr w:rsidR="00A11259" w:rsidRPr="00F87C5B" w14:paraId="1ACD1A55" w14:textId="77777777" w:rsidTr="0013673F">
        <w:trPr>
          <w:trHeight w:val="20"/>
        </w:trPr>
        <w:tc>
          <w:tcPr>
            <w:tcW w:w="671" w:type="pct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C39C4E8" w14:textId="77777777" w:rsidR="00A11259" w:rsidRPr="00F87C5B" w:rsidRDefault="00A11259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</w:p>
        </w:tc>
        <w:tc>
          <w:tcPr>
            <w:tcW w:w="77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0F43C22A" w14:textId="77777777" w:rsidR="00A11259" w:rsidRPr="00F87C5B" w:rsidRDefault="00A11259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  <w:szCs w:val="20"/>
              </w:rPr>
              <w:t>Week 25/ End of Study</w:t>
            </w:r>
          </w:p>
        </w:tc>
        <w:tc>
          <w:tcPr>
            <w:tcW w:w="4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357C7C7B" w14:textId="77777777" w:rsidR="00A11259" w:rsidRPr="00F87C5B" w:rsidRDefault="00A11259" w:rsidP="0013673F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  <w:szCs w:val="20"/>
              </w:rPr>
              <w:t>130</w:t>
            </w:r>
          </w:p>
        </w:tc>
        <w:tc>
          <w:tcPr>
            <w:tcW w:w="75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03C04F82" w14:textId="77777777" w:rsidR="00A11259" w:rsidRPr="00F87C5B" w:rsidRDefault="00A11259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  <w:szCs w:val="20"/>
              </w:rPr>
              <w:t>67.5 (18.9)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03B6D305" w14:textId="77777777" w:rsidR="00A11259" w:rsidRPr="00F87C5B" w:rsidRDefault="00A11259" w:rsidP="0013673F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  <w:szCs w:val="20"/>
              </w:rPr>
              <w:t>126</w:t>
            </w:r>
          </w:p>
        </w:tc>
        <w:tc>
          <w:tcPr>
            <w:tcW w:w="78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17CA216A" w14:textId="77777777" w:rsidR="00A11259" w:rsidRPr="00F87C5B" w:rsidRDefault="00A11259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  <w:szCs w:val="20"/>
              </w:rPr>
              <w:t>67.0 (18.6)</w:t>
            </w:r>
          </w:p>
        </w:tc>
        <w:tc>
          <w:tcPr>
            <w:tcW w:w="3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407094A2" w14:textId="77777777" w:rsidR="00A11259" w:rsidRPr="00F87C5B" w:rsidRDefault="00A11259" w:rsidP="0013673F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  <w:szCs w:val="20"/>
              </w:rPr>
              <w:t>39</w:t>
            </w:r>
          </w:p>
        </w:tc>
        <w:tc>
          <w:tcPr>
            <w:tcW w:w="81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3A02DC60" w14:textId="77777777" w:rsidR="00A11259" w:rsidRPr="00F87C5B" w:rsidRDefault="00A11259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  <w:szCs w:val="20"/>
              </w:rPr>
              <w:t>53.8 (17.6)</w:t>
            </w:r>
          </w:p>
        </w:tc>
      </w:tr>
      <w:tr w:rsidR="00A11259" w:rsidRPr="00F87C5B" w14:paraId="37BB82C1" w14:textId="77777777" w:rsidTr="0013673F">
        <w:trPr>
          <w:trHeight w:val="20"/>
        </w:trPr>
        <w:tc>
          <w:tcPr>
            <w:tcW w:w="671" w:type="pct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4977DEFC" w14:textId="77777777" w:rsidR="00A11259" w:rsidRPr="00F87C5B" w:rsidRDefault="00A11259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</w:rPr>
              <w:t>SF-36v2 Social functioning, Mean (SD)</w:t>
            </w:r>
          </w:p>
        </w:tc>
        <w:tc>
          <w:tcPr>
            <w:tcW w:w="77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16B2348E" w14:textId="77777777" w:rsidR="00A11259" w:rsidRPr="00F87C5B" w:rsidRDefault="00A11259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</w:rPr>
              <w:t>Screening</w:t>
            </w:r>
          </w:p>
        </w:tc>
        <w:tc>
          <w:tcPr>
            <w:tcW w:w="4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4D96D83E" w14:textId="77777777" w:rsidR="00A11259" w:rsidRPr="00F87C5B" w:rsidRDefault="00A11259" w:rsidP="0013673F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  <w:szCs w:val="20"/>
              </w:rPr>
              <w:t>194</w:t>
            </w:r>
          </w:p>
        </w:tc>
        <w:tc>
          <w:tcPr>
            <w:tcW w:w="75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2EF2A641" w14:textId="77777777" w:rsidR="00A11259" w:rsidRPr="00F87C5B" w:rsidRDefault="00A11259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</w:rPr>
              <w:t>64.2 (28.4)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2DE0DC63" w14:textId="77777777" w:rsidR="00A11259" w:rsidRPr="00F87C5B" w:rsidRDefault="00A11259" w:rsidP="0013673F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  <w:szCs w:val="20"/>
              </w:rPr>
              <w:t>194</w:t>
            </w:r>
          </w:p>
        </w:tc>
        <w:tc>
          <w:tcPr>
            <w:tcW w:w="78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26739476" w14:textId="77777777" w:rsidR="00A11259" w:rsidRPr="00F87C5B" w:rsidRDefault="00A11259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</w:rPr>
              <w:t>61.0 (28.4)</w:t>
            </w:r>
          </w:p>
        </w:tc>
        <w:tc>
          <w:tcPr>
            <w:tcW w:w="3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3B134C2F" w14:textId="77777777" w:rsidR="00A11259" w:rsidRPr="00F87C5B" w:rsidRDefault="00A11259" w:rsidP="0013673F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  <w:szCs w:val="20"/>
              </w:rPr>
              <w:t>99</w:t>
            </w:r>
          </w:p>
        </w:tc>
        <w:tc>
          <w:tcPr>
            <w:tcW w:w="81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6E5E6E54" w14:textId="77777777" w:rsidR="00A11259" w:rsidRPr="00F87C5B" w:rsidRDefault="00A11259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</w:rPr>
              <w:t>61.2 (27.8)</w:t>
            </w:r>
          </w:p>
        </w:tc>
      </w:tr>
      <w:tr w:rsidR="00A11259" w:rsidRPr="00F87C5B" w14:paraId="3A3CAEAB" w14:textId="77777777" w:rsidTr="0013673F">
        <w:trPr>
          <w:trHeight w:val="20"/>
        </w:trPr>
        <w:tc>
          <w:tcPr>
            <w:tcW w:w="671" w:type="pct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2F93F1DE" w14:textId="77777777" w:rsidR="00A11259" w:rsidRPr="00F87C5B" w:rsidRDefault="00A11259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</w:p>
        </w:tc>
        <w:tc>
          <w:tcPr>
            <w:tcW w:w="77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59B29DA0" w14:textId="19F7124F" w:rsidR="00A11259" w:rsidRPr="00F87C5B" w:rsidRDefault="00A11259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</w:rPr>
              <w:t>Week 1/ Baseline</w:t>
            </w:r>
          </w:p>
        </w:tc>
        <w:tc>
          <w:tcPr>
            <w:tcW w:w="4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3455E402" w14:textId="77777777" w:rsidR="00A11259" w:rsidRPr="00F87C5B" w:rsidRDefault="00A11259" w:rsidP="0013673F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  <w:szCs w:val="20"/>
              </w:rPr>
              <w:t>192</w:t>
            </w:r>
          </w:p>
        </w:tc>
        <w:tc>
          <w:tcPr>
            <w:tcW w:w="75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5E18F53F" w14:textId="77777777" w:rsidR="00A11259" w:rsidRPr="00F87C5B" w:rsidRDefault="00A11259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</w:rPr>
              <w:t>79.5 (21.6)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7E854787" w14:textId="77777777" w:rsidR="00A11259" w:rsidRPr="00F87C5B" w:rsidRDefault="00A11259" w:rsidP="0013673F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  <w:szCs w:val="20"/>
              </w:rPr>
              <w:t>191</w:t>
            </w:r>
          </w:p>
        </w:tc>
        <w:tc>
          <w:tcPr>
            <w:tcW w:w="78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5A15F77C" w14:textId="77777777" w:rsidR="00A11259" w:rsidRPr="00F87C5B" w:rsidRDefault="00A11259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</w:rPr>
              <w:t>76.0 (24.2)</w:t>
            </w:r>
          </w:p>
        </w:tc>
        <w:tc>
          <w:tcPr>
            <w:tcW w:w="3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17C42A30" w14:textId="77777777" w:rsidR="00A11259" w:rsidRPr="00F87C5B" w:rsidRDefault="00A11259" w:rsidP="0013673F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  <w:szCs w:val="20"/>
              </w:rPr>
              <w:t>97</w:t>
            </w:r>
          </w:p>
        </w:tc>
        <w:tc>
          <w:tcPr>
            <w:tcW w:w="81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5B933A9E" w14:textId="77777777" w:rsidR="00A11259" w:rsidRPr="00F87C5B" w:rsidRDefault="00A11259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</w:rPr>
              <w:t>75.4 (23.7)</w:t>
            </w:r>
          </w:p>
        </w:tc>
      </w:tr>
      <w:tr w:rsidR="00A11259" w:rsidRPr="00F87C5B" w14:paraId="409ECF6E" w14:textId="77777777" w:rsidTr="0013673F">
        <w:trPr>
          <w:trHeight w:val="20"/>
        </w:trPr>
        <w:tc>
          <w:tcPr>
            <w:tcW w:w="671" w:type="pct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505A5D8" w14:textId="77777777" w:rsidR="00A11259" w:rsidRPr="00F87C5B" w:rsidRDefault="00A11259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</w:p>
        </w:tc>
        <w:tc>
          <w:tcPr>
            <w:tcW w:w="77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04B83381" w14:textId="77777777" w:rsidR="00A11259" w:rsidRPr="00F87C5B" w:rsidRDefault="00A11259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  <w:szCs w:val="20"/>
              </w:rPr>
              <w:t>Week 9</w:t>
            </w:r>
          </w:p>
        </w:tc>
        <w:tc>
          <w:tcPr>
            <w:tcW w:w="4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299C7BC9" w14:textId="77777777" w:rsidR="00A11259" w:rsidRPr="00F87C5B" w:rsidRDefault="00A11259" w:rsidP="0013673F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  <w:szCs w:val="20"/>
              </w:rPr>
              <w:t>155</w:t>
            </w:r>
          </w:p>
        </w:tc>
        <w:tc>
          <w:tcPr>
            <w:tcW w:w="75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73459007" w14:textId="77777777" w:rsidR="00A11259" w:rsidRPr="00F87C5B" w:rsidRDefault="00A11259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  <w:szCs w:val="20"/>
              </w:rPr>
              <w:t>89.6 (17.4)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4EB35DB8" w14:textId="77777777" w:rsidR="00A11259" w:rsidRPr="00F87C5B" w:rsidRDefault="00A11259" w:rsidP="0013673F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  <w:szCs w:val="20"/>
              </w:rPr>
              <w:t>156</w:t>
            </w:r>
          </w:p>
        </w:tc>
        <w:tc>
          <w:tcPr>
            <w:tcW w:w="78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521F3B60" w14:textId="77777777" w:rsidR="00A11259" w:rsidRPr="00F87C5B" w:rsidRDefault="00A11259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  <w:szCs w:val="20"/>
              </w:rPr>
              <w:t>90.1 (16.7)</w:t>
            </w:r>
          </w:p>
        </w:tc>
        <w:tc>
          <w:tcPr>
            <w:tcW w:w="3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1335C26C" w14:textId="77777777" w:rsidR="00A11259" w:rsidRPr="00F87C5B" w:rsidRDefault="00A11259" w:rsidP="0013673F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  <w:szCs w:val="20"/>
              </w:rPr>
              <w:t>49</w:t>
            </w:r>
          </w:p>
        </w:tc>
        <w:tc>
          <w:tcPr>
            <w:tcW w:w="81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107055F8" w14:textId="77777777" w:rsidR="00A11259" w:rsidRPr="00F87C5B" w:rsidRDefault="00A11259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  <w:szCs w:val="20"/>
              </w:rPr>
              <w:t>78.8 (25.2)</w:t>
            </w:r>
          </w:p>
        </w:tc>
      </w:tr>
      <w:tr w:rsidR="00A11259" w:rsidRPr="00F87C5B" w14:paraId="7D4C7C95" w14:textId="77777777" w:rsidTr="0013673F">
        <w:trPr>
          <w:trHeight w:val="20"/>
        </w:trPr>
        <w:tc>
          <w:tcPr>
            <w:tcW w:w="671" w:type="pct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27887B9D" w14:textId="77777777" w:rsidR="00A11259" w:rsidRPr="00F87C5B" w:rsidRDefault="00A11259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</w:p>
        </w:tc>
        <w:tc>
          <w:tcPr>
            <w:tcW w:w="77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39FB08E8" w14:textId="77777777" w:rsidR="00A11259" w:rsidRPr="00F87C5B" w:rsidRDefault="00A11259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  <w:szCs w:val="20"/>
              </w:rPr>
              <w:t>Week 21</w:t>
            </w:r>
          </w:p>
        </w:tc>
        <w:tc>
          <w:tcPr>
            <w:tcW w:w="4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6E918212" w14:textId="77777777" w:rsidR="00A11259" w:rsidRPr="00F87C5B" w:rsidRDefault="00A11259" w:rsidP="0013673F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  <w:szCs w:val="20"/>
              </w:rPr>
              <w:t>130</w:t>
            </w:r>
          </w:p>
        </w:tc>
        <w:tc>
          <w:tcPr>
            <w:tcW w:w="75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5F37EBEA" w14:textId="77777777" w:rsidR="00A11259" w:rsidRPr="00F87C5B" w:rsidRDefault="00A11259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  <w:szCs w:val="20"/>
              </w:rPr>
              <w:t>88.0 (19.1)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7F62681D" w14:textId="77777777" w:rsidR="00A11259" w:rsidRPr="00F87C5B" w:rsidRDefault="00A11259" w:rsidP="0013673F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  <w:szCs w:val="20"/>
              </w:rPr>
              <w:t>131</w:t>
            </w:r>
          </w:p>
        </w:tc>
        <w:tc>
          <w:tcPr>
            <w:tcW w:w="78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7D412741" w14:textId="77777777" w:rsidR="00A11259" w:rsidRPr="00F87C5B" w:rsidRDefault="00A11259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  <w:szCs w:val="20"/>
              </w:rPr>
              <w:t>88.7 (18.0)</w:t>
            </w:r>
          </w:p>
        </w:tc>
        <w:tc>
          <w:tcPr>
            <w:tcW w:w="3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478BD93B" w14:textId="77777777" w:rsidR="00A11259" w:rsidRPr="00F87C5B" w:rsidRDefault="00A11259" w:rsidP="0013673F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  <w:szCs w:val="20"/>
              </w:rPr>
              <w:t>35</w:t>
            </w:r>
          </w:p>
        </w:tc>
        <w:tc>
          <w:tcPr>
            <w:tcW w:w="81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5B198692" w14:textId="77777777" w:rsidR="00A11259" w:rsidRPr="00F87C5B" w:rsidRDefault="00A11259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  <w:szCs w:val="20"/>
              </w:rPr>
              <w:t>71.8 (26.5)</w:t>
            </w:r>
          </w:p>
        </w:tc>
      </w:tr>
      <w:tr w:rsidR="00A11259" w:rsidRPr="00F87C5B" w14:paraId="1B11A0A7" w14:textId="77777777" w:rsidTr="0013673F">
        <w:trPr>
          <w:trHeight w:val="20"/>
        </w:trPr>
        <w:tc>
          <w:tcPr>
            <w:tcW w:w="671" w:type="pct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A544F65" w14:textId="77777777" w:rsidR="00A11259" w:rsidRPr="00F87C5B" w:rsidRDefault="00A11259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</w:p>
        </w:tc>
        <w:tc>
          <w:tcPr>
            <w:tcW w:w="77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0F76CBDB" w14:textId="77777777" w:rsidR="00A11259" w:rsidRPr="00F87C5B" w:rsidRDefault="00A11259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  <w:szCs w:val="20"/>
              </w:rPr>
              <w:t>Week 25/ End of Study</w:t>
            </w:r>
          </w:p>
        </w:tc>
        <w:tc>
          <w:tcPr>
            <w:tcW w:w="4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5B775544" w14:textId="77777777" w:rsidR="00A11259" w:rsidRPr="00F87C5B" w:rsidRDefault="00A11259" w:rsidP="0013673F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  <w:szCs w:val="20"/>
              </w:rPr>
              <w:t>130</w:t>
            </w:r>
          </w:p>
        </w:tc>
        <w:tc>
          <w:tcPr>
            <w:tcW w:w="75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0C0F0133" w14:textId="77777777" w:rsidR="00A11259" w:rsidRPr="00F87C5B" w:rsidRDefault="00A11259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  <w:szCs w:val="20"/>
              </w:rPr>
              <w:t>88.5 (18.3)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36ADBFCB" w14:textId="77777777" w:rsidR="00A11259" w:rsidRPr="00F87C5B" w:rsidRDefault="00A11259" w:rsidP="0013673F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  <w:szCs w:val="20"/>
              </w:rPr>
              <w:t>126</w:t>
            </w:r>
          </w:p>
        </w:tc>
        <w:tc>
          <w:tcPr>
            <w:tcW w:w="78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42A3A66A" w14:textId="77777777" w:rsidR="00A11259" w:rsidRPr="00F87C5B" w:rsidRDefault="00A11259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  <w:szCs w:val="20"/>
              </w:rPr>
              <w:t>86.6 (20.9)</w:t>
            </w:r>
          </w:p>
        </w:tc>
        <w:tc>
          <w:tcPr>
            <w:tcW w:w="3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1B33F7EB" w14:textId="77777777" w:rsidR="00A11259" w:rsidRPr="00F87C5B" w:rsidRDefault="00A11259" w:rsidP="0013673F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  <w:szCs w:val="20"/>
              </w:rPr>
              <w:t>39</w:t>
            </w:r>
          </w:p>
        </w:tc>
        <w:tc>
          <w:tcPr>
            <w:tcW w:w="81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33BAA9D2" w14:textId="77777777" w:rsidR="00A11259" w:rsidRPr="00F87C5B" w:rsidRDefault="00A11259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  <w:szCs w:val="20"/>
              </w:rPr>
              <w:t>76.0 (25.2)</w:t>
            </w:r>
          </w:p>
        </w:tc>
      </w:tr>
      <w:tr w:rsidR="00A11259" w:rsidRPr="00F87C5B" w14:paraId="635E230E" w14:textId="77777777" w:rsidTr="0013673F">
        <w:trPr>
          <w:trHeight w:val="20"/>
        </w:trPr>
        <w:tc>
          <w:tcPr>
            <w:tcW w:w="671" w:type="pct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0E4CE576" w14:textId="77777777" w:rsidR="00A11259" w:rsidRPr="00F87C5B" w:rsidRDefault="00A11259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</w:rPr>
              <w:t>SF-36v2 Role emotional, Mean (SD)</w:t>
            </w:r>
          </w:p>
        </w:tc>
        <w:tc>
          <w:tcPr>
            <w:tcW w:w="77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370B9B96" w14:textId="77777777" w:rsidR="00A11259" w:rsidRPr="00F87C5B" w:rsidRDefault="00A11259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</w:rPr>
              <w:t>Screening</w:t>
            </w:r>
          </w:p>
        </w:tc>
        <w:tc>
          <w:tcPr>
            <w:tcW w:w="4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535C9A6A" w14:textId="77777777" w:rsidR="00A11259" w:rsidRPr="00F87C5B" w:rsidRDefault="00A11259" w:rsidP="0013673F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  <w:szCs w:val="20"/>
              </w:rPr>
              <w:t>194</w:t>
            </w:r>
          </w:p>
        </w:tc>
        <w:tc>
          <w:tcPr>
            <w:tcW w:w="75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229CB4F1" w14:textId="77777777" w:rsidR="00A11259" w:rsidRPr="00F87C5B" w:rsidRDefault="00A11259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</w:rPr>
              <w:t>74.6 (26.9)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70D6529F" w14:textId="77777777" w:rsidR="00A11259" w:rsidRPr="00F87C5B" w:rsidRDefault="00A11259" w:rsidP="0013673F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  <w:szCs w:val="20"/>
              </w:rPr>
              <w:t>194</w:t>
            </w:r>
          </w:p>
        </w:tc>
        <w:tc>
          <w:tcPr>
            <w:tcW w:w="78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692C8C21" w14:textId="77777777" w:rsidR="00A11259" w:rsidRPr="00F87C5B" w:rsidRDefault="00A11259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</w:rPr>
              <w:t>72.0 (27.2)</w:t>
            </w:r>
          </w:p>
        </w:tc>
        <w:tc>
          <w:tcPr>
            <w:tcW w:w="3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6D08BD41" w14:textId="77777777" w:rsidR="00A11259" w:rsidRPr="00F87C5B" w:rsidRDefault="00A11259" w:rsidP="0013673F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  <w:szCs w:val="20"/>
              </w:rPr>
              <w:t>99</w:t>
            </w:r>
          </w:p>
        </w:tc>
        <w:tc>
          <w:tcPr>
            <w:tcW w:w="81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03515CB4" w14:textId="77777777" w:rsidR="00A11259" w:rsidRPr="00F87C5B" w:rsidRDefault="00A11259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</w:rPr>
              <w:t>72.8 (27.8)</w:t>
            </w:r>
          </w:p>
        </w:tc>
      </w:tr>
      <w:tr w:rsidR="00A11259" w:rsidRPr="00F87C5B" w14:paraId="55B3D7BB" w14:textId="77777777" w:rsidTr="0013673F">
        <w:trPr>
          <w:trHeight w:val="20"/>
        </w:trPr>
        <w:tc>
          <w:tcPr>
            <w:tcW w:w="671" w:type="pct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2D73BCBC" w14:textId="77777777" w:rsidR="00A11259" w:rsidRPr="00F87C5B" w:rsidRDefault="00A11259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</w:p>
        </w:tc>
        <w:tc>
          <w:tcPr>
            <w:tcW w:w="77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4C1C5150" w14:textId="368623B0" w:rsidR="00A11259" w:rsidRPr="00F87C5B" w:rsidRDefault="00A11259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</w:rPr>
              <w:t>Week 1/ Baseline</w:t>
            </w:r>
          </w:p>
        </w:tc>
        <w:tc>
          <w:tcPr>
            <w:tcW w:w="4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75683BCE" w14:textId="77777777" w:rsidR="00A11259" w:rsidRPr="00F87C5B" w:rsidRDefault="00A11259" w:rsidP="0013673F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  <w:szCs w:val="20"/>
              </w:rPr>
              <w:t>192</w:t>
            </w:r>
          </w:p>
        </w:tc>
        <w:tc>
          <w:tcPr>
            <w:tcW w:w="75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3ACB548F" w14:textId="77777777" w:rsidR="00A11259" w:rsidRPr="00F87C5B" w:rsidRDefault="00A11259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</w:rPr>
              <w:t>85.6 (19.6)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2577BC35" w14:textId="77777777" w:rsidR="00A11259" w:rsidRPr="00F87C5B" w:rsidRDefault="00A11259" w:rsidP="0013673F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  <w:szCs w:val="20"/>
              </w:rPr>
              <w:t>191</w:t>
            </w:r>
          </w:p>
        </w:tc>
        <w:tc>
          <w:tcPr>
            <w:tcW w:w="78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7D7BF0F3" w14:textId="77777777" w:rsidR="00A11259" w:rsidRPr="00F87C5B" w:rsidRDefault="00A11259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</w:rPr>
              <w:t>85.6 (19.8)</w:t>
            </w:r>
          </w:p>
        </w:tc>
        <w:tc>
          <w:tcPr>
            <w:tcW w:w="3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16D7A738" w14:textId="77777777" w:rsidR="00A11259" w:rsidRPr="00F87C5B" w:rsidRDefault="00A11259" w:rsidP="0013673F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  <w:szCs w:val="20"/>
              </w:rPr>
              <w:t>97</w:t>
            </w:r>
          </w:p>
        </w:tc>
        <w:tc>
          <w:tcPr>
            <w:tcW w:w="81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6A36DC71" w14:textId="77777777" w:rsidR="00A11259" w:rsidRPr="00F87C5B" w:rsidRDefault="00A11259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</w:rPr>
              <w:t>81.1 (21.2)</w:t>
            </w:r>
          </w:p>
        </w:tc>
      </w:tr>
      <w:tr w:rsidR="00A11259" w:rsidRPr="00F87C5B" w14:paraId="0778F162" w14:textId="77777777" w:rsidTr="0013673F">
        <w:trPr>
          <w:trHeight w:val="20"/>
        </w:trPr>
        <w:tc>
          <w:tcPr>
            <w:tcW w:w="671" w:type="pct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F68045C" w14:textId="77777777" w:rsidR="00A11259" w:rsidRPr="00F87C5B" w:rsidRDefault="00A11259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</w:p>
        </w:tc>
        <w:tc>
          <w:tcPr>
            <w:tcW w:w="77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047C3F0D" w14:textId="77777777" w:rsidR="00A11259" w:rsidRPr="00F87C5B" w:rsidRDefault="00A11259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  <w:szCs w:val="20"/>
              </w:rPr>
              <w:t>Week 9</w:t>
            </w:r>
          </w:p>
        </w:tc>
        <w:tc>
          <w:tcPr>
            <w:tcW w:w="4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2D8B927E" w14:textId="77777777" w:rsidR="00A11259" w:rsidRPr="00F87C5B" w:rsidRDefault="00A11259" w:rsidP="0013673F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  <w:szCs w:val="20"/>
              </w:rPr>
              <w:t>155</w:t>
            </w:r>
          </w:p>
        </w:tc>
        <w:tc>
          <w:tcPr>
            <w:tcW w:w="75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5E7FAB29" w14:textId="77777777" w:rsidR="00A11259" w:rsidRPr="00F87C5B" w:rsidRDefault="00A11259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  <w:szCs w:val="20"/>
              </w:rPr>
              <w:t>93.5 (16.2)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62D6375B" w14:textId="77777777" w:rsidR="00A11259" w:rsidRPr="00F87C5B" w:rsidRDefault="00A11259" w:rsidP="0013673F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  <w:szCs w:val="20"/>
              </w:rPr>
              <w:t>156</w:t>
            </w:r>
          </w:p>
        </w:tc>
        <w:tc>
          <w:tcPr>
            <w:tcW w:w="78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4F169ABD" w14:textId="77777777" w:rsidR="00A11259" w:rsidRPr="00F87C5B" w:rsidRDefault="00A11259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  <w:szCs w:val="20"/>
              </w:rPr>
              <w:t>91.8 (15.7)</w:t>
            </w:r>
          </w:p>
        </w:tc>
        <w:tc>
          <w:tcPr>
            <w:tcW w:w="3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313B2817" w14:textId="77777777" w:rsidR="00A11259" w:rsidRPr="00F87C5B" w:rsidRDefault="00A11259" w:rsidP="0013673F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  <w:szCs w:val="20"/>
              </w:rPr>
              <w:t>49</w:t>
            </w:r>
          </w:p>
        </w:tc>
        <w:tc>
          <w:tcPr>
            <w:tcW w:w="81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457DD59E" w14:textId="77777777" w:rsidR="00A11259" w:rsidRPr="00F87C5B" w:rsidRDefault="00A11259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  <w:szCs w:val="20"/>
              </w:rPr>
              <w:t>84.4 (26.1)</w:t>
            </w:r>
          </w:p>
        </w:tc>
      </w:tr>
      <w:tr w:rsidR="00A11259" w:rsidRPr="00F87C5B" w14:paraId="02F6EA5A" w14:textId="77777777" w:rsidTr="0013673F">
        <w:trPr>
          <w:trHeight w:val="20"/>
        </w:trPr>
        <w:tc>
          <w:tcPr>
            <w:tcW w:w="671" w:type="pct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5D0EE0E" w14:textId="77777777" w:rsidR="00A11259" w:rsidRPr="00F87C5B" w:rsidRDefault="00A11259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</w:p>
        </w:tc>
        <w:tc>
          <w:tcPr>
            <w:tcW w:w="77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7B49646D" w14:textId="77777777" w:rsidR="00A11259" w:rsidRPr="00F87C5B" w:rsidRDefault="00A11259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  <w:szCs w:val="20"/>
              </w:rPr>
              <w:t>Week 21</w:t>
            </w:r>
          </w:p>
        </w:tc>
        <w:tc>
          <w:tcPr>
            <w:tcW w:w="4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499EA587" w14:textId="77777777" w:rsidR="00A11259" w:rsidRPr="00F87C5B" w:rsidRDefault="00A11259" w:rsidP="0013673F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  <w:szCs w:val="20"/>
              </w:rPr>
              <w:t>130</w:t>
            </w:r>
          </w:p>
        </w:tc>
        <w:tc>
          <w:tcPr>
            <w:tcW w:w="75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664116AA" w14:textId="77777777" w:rsidR="00A11259" w:rsidRPr="00F87C5B" w:rsidRDefault="00A11259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  <w:szCs w:val="20"/>
              </w:rPr>
              <w:t>91.9 (16.3)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6A0F63CD" w14:textId="77777777" w:rsidR="00A11259" w:rsidRPr="00F87C5B" w:rsidRDefault="00A11259" w:rsidP="0013673F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  <w:szCs w:val="20"/>
              </w:rPr>
              <w:t>131</w:t>
            </w:r>
          </w:p>
        </w:tc>
        <w:tc>
          <w:tcPr>
            <w:tcW w:w="78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6B74ACD3" w14:textId="77777777" w:rsidR="00A11259" w:rsidRPr="00F87C5B" w:rsidRDefault="00A11259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  <w:szCs w:val="20"/>
              </w:rPr>
              <w:t>88.6 (22.7)</w:t>
            </w:r>
          </w:p>
        </w:tc>
        <w:tc>
          <w:tcPr>
            <w:tcW w:w="3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7617166E" w14:textId="77777777" w:rsidR="00A11259" w:rsidRPr="00F87C5B" w:rsidRDefault="00A11259" w:rsidP="0013673F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  <w:szCs w:val="20"/>
              </w:rPr>
              <w:t>35</w:t>
            </w:r>
          </w:p>
        </w:tc>
        <w:tc>
          <w:tcPr>
            <w:tcW w:w="81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6EC47CDC" w14:textId="77777777" w:rsidR="00A11259" w:rsidRPr="00F87C5B" w:rsidRDefault="00A11259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  <w:szCs w:val="20"/>
              </w:rPr>
              <w:t>79.0 (27.6)</w:t>
            </w:r>
          </w:p>
        </w:tc>
      </w:tr>
      <w:tr w:rsidR="00A11259" w:rsidRPr="00F87C5B" w14:paraId="21B953DE" w14:textId="77777777" w:rsidTr="0013673F">
        <w:trPr>
          <w:trHeight w:val="20"/>
        </w:trPr>
        <w:tc>
          <w:tcPr>
            <w:tcW w:w="671" w:type="pct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5893DDC" w14:textId="77777777" w:rsidR="00A11259" w:rsidRPr="00F87C5B" w:rsidRDefault="00A11259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</w:p>
        </w:tc>
        <w:tc>
          <w:tcPr>
            <w:tcW w:w="77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0D16FF7D" w14:textId="77777777" w:rsidR="00A11259" w:rsidRPr="00F87C5B" w:rsidRDefault="00A11259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  <w:szCs w:val="20"/>
              </w:rPr>
              <w:t>Week 25/ End of Study</w:t>
            </w:r>
          </w:p>
        </w:tc>
        <w:tc>
          <w:tcPr>
            <w:tcW w:w="4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46540B5E" w14:textId="77777777" w:rsidR="00A11259" w:rsidRPr="00F87C5B" w:rsidRDefault="00A11259" w:rsidP="0013673F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  <w:szCs w:val="20"/>
              </w:rPr>
              <w:t>130</w:t>
            </w:r>
          </w:p>
        </w:tc>
        <w:tc>
          <w:tcPr>
            <w:tcW w:w="75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2144EE64" w14:textId="77777777" w:rsidR="00A11259" w:rsidRPr="00F87C5B" w:rsidRDefault="00A11259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  <w:szCs w:val="20"/>
              </w:rPr>
              <w:t>91.3 (17.2)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6C7A329D" w14:textId="77777777" w:rsidR="00A11259" w:rsidRPr="00F87C5B" w:rsidRDefault="00A11259" w:rsidP="0013673F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  <w:szCs w:val="20"/>
              </w:rPr>
              <w:t>126</w:t>
            </w:r>
          </w:p>
        </w:tc>
        <w:tc>
          <w:tcPr>
            <w:tcW w:w="78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26F4AB65" w14:textId="77777777" w:rsidR="00A11259" w:rsidRPr="00F87C5B" w:rsidRDefault="00A11259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  <w:szCs w:val="20"/>
              </w:rPr>
              <w:t>90.1 (18.3)</w:t>
            </w:r>
          </w:p>
        </w:tc>
        <w:tc>
          <w:tcPr>
            <w:tcW w:w="3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13600CFF" w14:textId="77777777" w:rsidR="00A11259" w:rsidRPr="00F87C5B" w:rsidRDefault="00A11259" w:rsidP="0013673F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  <w:szCs w:val="20"/>
              </w:rPr>
              <w:t>39</w:t>
            </w:r>
          </w:p>
        </w:tc>
        <w:tc>
          <w:tcPr>
            <w:tcW w:w="81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66DF5B2A" w14:textId="77777777" w:rsidR="00A11259" w:rsidRPr="00F87C5B" w:rsidRDefault="00A11259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  <w:szCs w:val="20"/>
              </w:rPr>
              <w:t>81.2 (23.8)</w:t>
            </w:r>
          </w:p>
        </w:tc>
      </w:tr>
      <w:tr w:rsidR="00A11259" w:rsidRPr="00F87C5B" w14:paraId="61594675" w14:textId="77777777" w:rsidTr="0013673F">
        <w:trPr>
          <w:trHeight w:val="20"/>
        </w:trPr>
        <w:tc>
          <w:tcPr>
            <w:tcW w:w="671" w:type="pct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5DD33DEB" w14:textId="77777777" w:rsidR="00A11259" w:rsidRPr="00F87C5B" w:rsidRDefault="00A11259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</w:rPr>
              <w:t>SF-36v2 Mental health, Mean (SD)</w:t>
            </w:r>
          </w:p>
        </w:tc>
        <w:tc>
          <w:tcPr>
            <w:tcW w:w="77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0BFB4B26" w14:textId="77777777" w:rsidR="00A11259" w:rsidRPr="00F87C5B" w:rsidRDefault="00A11259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</w:rPr>
              <w:t>Screening</w:t>
            </w:r>
          </w:p>
        </w:tc>
        <w:tc>
          <w:tcPr>
            <w:tcW w:w="4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427E9E10" w14:textId="77777777" w:rsidR="00A11259" w:rsidRPr="00F87C5B" w:rsidRDefault="00A11259" w:rsidP="0013673F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  <w:szCs w:val="20"/>
              </w:rPr>
              <w:t>194</w:t>
            </w:r>
          </w:p>
        </w:tc>
        <w:tc>
          <w:tcPr>
            <w:tcW w:w="75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0E829A91" w14:textId="77777777" w:rsidR="00A11259" w:rsidRPr="00F87C5B" w:rsidRDefault="00A11259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</w:rPr>
              <w:t>60.6 (22.1)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43705C7B" w14:textId="77777777" w:rsidR="00A11259" w:rsidRPr="00F87C5B" w:rsidRDefault="00A11259" w:rsidP="0013673F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  <w:szCs w:val="20"/>
              </w:rPr>
              <w:t>194</w:t>
            </w:r>
          </w:p>
        </w:tc>
        <w:tc>
          <w:tcPr>
            <w:tcW w:w="78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4898B02D" w14:textId="77777777" w:rsidR="00A11259" w:rsidRPr="00F87C5B" w:rsidRDefault="00A11259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</w:rPr>
              <w:t>57.9 (22.4)</w:t>
            </w:r>
          </w:p>
        </w:tc>
        <w:tc>
          <w:tcPr>
            <w:tcW w:w="3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24AB91DB" w14:textId="77777777" w:rsidR="00A11259" w:rsidRPr="00F87C5B" w:rsidRDefault="00A11259" w:rsidP="0013673F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  <w:szCs w:val="20"/>
              </w:rPr>
              <w:t>99</w:t>
            </w:r>
          </w:p>
        </w:tc>
        <w:tc>
          <w:tcPr>
            <w:tcW w:w="81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65073A6D" w14:textId="77777777" w:rsidR="00A11259" w:rsidRPr="00F87C5B" w:rsidRDefault="00A11259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</w:rPr>
              <w:t>56.5 (20.4)</w:t>
            </w:r>
          </w:p>
        </w:tc>
      </w:tr>
      <w:tr w:rsidR="00A11259" w:rsidRPr="00F87C5B" w14:paraId="6BE44C37" w14:textId="77777777" w:rsidTr="0013673F">
        <w:trPr>
          <w:trHeight w:val="20"/>
        </w:trPr>
        <w:tc>
          <w:tcPr>
            <w:tcW w:w="671" w:type="pct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8F0CEB2" w14:textId="77777777" w:rsidR="00A11259" w:rsidRPr="00F87C5B" w:rsidRDefault="00A11259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</w:p>
        </w:tc>
        <w:tc>
          <w:tcPr>
            <w:tcW w:w="77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0936547D" w14:textId="5313D940" w:rsidR="00A11259" w:rsidRPr="00F87C5B" w:rsidRDefault="00A11259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</w:rPr>
              <w:t>Week 1/ Baseline</w:t>
            </w:r>
          </w:p>
        </w:tc>
        <w:tc>
          <w:tcPr>
            <w:tcW w:w="4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04540061" w14:textId="77777777" w:rsidR="00A11259" w:rsidRPr="00F87C5B" w:rsidRDefault="00A11259" w:rsidP="0013673F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  <w:szCs w:val="20"/>
              </w:rPr>
              <w:t>192</w:t>
            </w:r>
          </w:p>
        </w:tc>
        <w:tc>
          <w:tcPr>
            <w:tcW w:w="75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259F28DC" w14:textId="77777777" w:rsidR="00A11259" w:rsidRPr="00F87C5B" w:rsidRDefault="00A11259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</w:rPr>
              <w:t>70.1 (17.3)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65EF4C6C" w14:textId="77777777" w:rsidR="00A11259" w:rsidRPr="00F87C5B" w:rsidRDefault="00A11259" w:rsidP="0013673F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  <w:szCs w:val="20"/>
              </w:rPr>
              <w:t>191</w:t>
            </w:r>
          </w:p>
        </w:tc>
        <w:tc>
          <w:tcPr>
            <w:tcW w:w="78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2853B689" w14:textId="77777777" w:rsidR="00A11259" w:rsidRPr="00F87C5B" w:rsidRDefault="00A11259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</w:rPr>
              <w:t>68.0 (17.7)</w:t>
            </w:r>
          </w:p>
        </w:tc>
        <w:tc>
          <w:tcPr>
            <w:tcW w:w="3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2E8E5D71" w14:textId="77777777" w:rsidR="00A11259" w:rsidRPr="00F87C5B" w:rsidRDefault="00A11259" w:rsidP="0013673F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  <w:szCs w:val="20"/>
              </w:rPr>
              <w:t>97</w:t>
            </w:r>
          </w:p>
        </w:tc>
        <w:tc>
          <w:tcPr>
            <w:tcW w:w="81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26A39051" w14:textId="77777777" w:rsidR="00A11259" w:rsidRPr="00F87C5B" w:rsidRDefault="00A11259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</w:rPr>
              <w:t>63.4 (17.9)</w:t>
            </w:r>
          </w:p>
        </w:tc>
      </w:tr>
      <w:tr w:rsidR="00A11259" w:rsidRPr="00F87C5B" w14:paraId="64001797" w14:textId="77777777" w:rsidTr="0013673F">
        <w:trPr>
          <w:trHeight w:val="20"/>
        </w:trPr>
        <w:tc>
          <w:tcPr>
            <w:tcW w:w="671" w:type="pct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04CBD30" w14:textId="77777777" w:rsidR="00A11259" w:rsidRPr="00F87C5B" w:rsidRDefault="00A11259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</w:p>
        </w:tc>
        <w:tc>
          <w:tcPr>
            <w:tcW w:w="77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0B02A0CC" w14:textId="77777777" w:rsidR="00A11259" w:rsidRPr="00F87C5B" w:rsidRDefault="00A11259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  <w:szCs w:val="20"/>
              </w:rPr>
              <w:t>Week 9</w:t>
            </w:r>
          </w:p>
        </w:tc>
        <w:tc>
          <w:tcPr>
            <w:tcW w:w="4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7EDF7B16" w14:textId="77777777" w:rsidR="00A11259" w:rsidRPr="00F87C5B" w:rsidRDefault="00A11259" w:rsidP="0013673F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  <w:szCs w:val="20"/>
              </w:rPr>
              <w:t>155</w:t>
            </w:r>
          </w:p>
        </w:tc>
        <w:tc>
          <w:tcPr>
            <w:tcW w:w="75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5E81F80C" w14:textId="77777777" w:rsidR="00A11259" w:rsidRPr="00F87C5B" w:rsidRDefault="00A11259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  <w:szCs w:val="20"/>
              </w:rPr>
              <w:t>81.0 (15.4)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3B15C458" w14:textId="77777777" w:rsidR="00A11259" w:rsidRPr="00F87C5B" w:rsidRDefault="00A11259" w:rsidP="0013673F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  <w:szCs w:val="20"/>
              </w:rPr>
              <w:t>156</w:t>
            </w:r>
          </w:p>
        </w:tc>
        <w:tc>
          <w:tcPr>
            <w:tcW w:w="78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4D1A3198" w14:textId="77777777" w:rsidR="00A11259" w:rsidRPr="00F87C5B" w:rsidRDefault="00A11259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  <w:szCs w:val="20"/>
              </w:rPr>
              <w:t>78.3 (14.7)</w:t>
            </w:r>
          </w:p>
        </w:tc>
        <w:tc>
          <w:tcPr>
            <w:tcW w:w="3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00ED74F5" w14:textId="77777777" w:rsidR="00A11259" w:rsidRPr="00F87C5B" w:rsidRDefault="00A11259" w:rsidP="0013673F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  <w:szCs w:val="20"/>
              </w:rPr>
              <w:t>49</w:t>
            </w:r>
          </w:p>
        </w:tc>
        <w:tc>
          <w:tcPr>
            <w:tcW w:w="81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30AC7B39" w14:textId="77777777" w:rsidR="00A11259" w:rsidRPr="00F87C5B" w:rsidRDefault="00A11259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  <w:szCs w:val="20"/>
              </w:rPr>
              <w:t>69.9 (19.2)</w:t>
            </w:r>
          </w:p>
        </w:tc>
      </w:tr>
      <w:tr w:rsidR="00A11259" w:rsidRPr="00F87C5B" w14:paraId="3EDFD86E" w14:textId="77777777" w:rsidTr="0013673F">
        <w:trPr>
          <w:trHeight w:val="20"/>
        </w:trPr>
        <w:tc>
          <w:tcPr>
            <w:tcW w:w="671" w:type="pct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295F80C" w14:textId="77777777" w:rsidR="00A11259" w:rsidRPr="00F87C5B" w:rsidRDefault="00A11259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</w:p>
        </w:tc>
        <w:tc>
          <w:tcPr>
            <w:tcW w:w="77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7E59D400" w14:textId="77777777" w:rsidR="00A11259" w:rsidRPr="00F87C5B" w:rsidRDefault="00A11259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  <w:szCs w:val="20"/>
              </w:rPr>
              <w:t>Week 21</w:t>
            </w:r>
          </w:p>
        </w:tc>
        <w:tc>
          <w:tcPr>
            <w:tcW w:w="4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5726F6B7" w14:textId="77777777" w:rsidR="00A11259" w:rsidRPr="00F87C5B" w:rsidRDefault="00A11259" w:rsidP="0013673F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  <w:szCs w:val="20"/>
              </w:rPr>
              <w:t>130</w:t>
            </w:r>
          </w:p>
        </w:tc>
        <w:tc>
          <w:tcPr>
            <w:tcW w:w="75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0CD3A7EB" w14:textId="77777777" w:rsidR="00A11259" w:rsidRPr="00F87C5B" w:rsidRDefault="00A11259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  <w:szCs w:val="20"/>
              </w:rPr>
              <w:t>79.2 (17.0)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2EDDA941" w14:textId="77777777" w:rsidR="00A11259" w:rsidRPr="00F87C5B" w:rsidRDefault="00A11259" w:rsidP="0013673F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  <w:szCs w:val="20"/>
              </w:rPr>
              <w:t>131</w:t>
            </w:r>
          </w:p>
        </w:tc>
        <w:tc>
          <w:tcPr>
            <w:tcW w:w="78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08B2F603" w14:textId="77777777" w:rsidR="00A11259" w:rsidRPr="00F87C5B" w:rsidRDefault="00A11259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  <w:szCs w:val="20"/>
              </w:rPr>
              <w:t>79.2 (16.0)</w:t>
            </w:r>
          </w:p>
        </w:tc>
        <w:tc>
          <w:tcPr>
            <w:tcW w:w="3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54948AEF" w14:textId="77777777" w:rsidR="00A11259" w:rsidRPr="00F87C5B" w:rsidRDefault="00A11259" w:rsidP="0013673F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  <w:szCs w:val="20"/>
              </w:rPr>
              <w:t>35</w:t>
            </w:r>
          </w:p>
        </w:tc>
        <w:tc>
          <w:tcPr>
            <w:tcW w:w="81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61A2D55A" w14:textId="77777777" w:rsidR="00A11259" w:rsidRPr="00F87C5B" w:rsidRDefault="00A11259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  <w:szCs w:val="20"/>
              </w:rPr>
              <w:t>67.6 (21.5)</w:t>
            </w:r>
          </w:p>
        </w:tc>
      </w:tr>
      <w:tr w:rsidR="00A11259" w:rsidRPr="00F87C5B" w14:paraId="3EE2EF6D" w14:textId="77777777" w:rsidTr="0013673F">
        <w:trPr>
          <w:trHeight w:val="20"/>
        </w:trPr>
        <w:tc>
          <w:tcPr>
            <w:tcW w:w="671" w:type="pct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2C7EBBAB" w14:textId="77777777" w:rsidR="00A11259" w:rsidRPr="00F87C5B" w:rsidRDefault="00A11259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</w:p>
        </w:tc>
        <w:tc>
          <w:tcPr>
            <w:tcW w:w="77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14F26272" w14:textId="77777777" w:rsidR="00A11259" w:rsidRPr="00F87C5B" w:rsidRDefault="00A11259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  <w:szCs w:val="20"/>
              </w:rPr>
              <w:t>Week 25/ End of Study</w:t>
            </w:r>
          </w:p>
        </w:tc>
        <w:tc>
          <w:tcPr>
            <w:tcW w:w="4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31B7624B" w14:textId="77777777" w:rsidR="00A11259" w:rsidRPr="00F87C5B" w:rsidRDefault="00A11259" w:rsidP="0013673F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  <w:szCs w:val="20"/>
              </w:rPr>
              <w:t>130</w:t>
            </w:r>
          </w:p>
        </w:tc>
        <w:tc>
          <w:tcPr>
            <w:tcW w:w="75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63429788" w14:textId="77777777" w:rsidR="00A11259" w:rsidRPr="00F87C5B" w:rsidRDefault="00A11259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  <w:szCs w:val="20"/>
              </w:rPr>
              <w:t>79.2 (17.4)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0CBC36C5" w14:textId="77777777" w:rsidR="00A11259" w:rsidRPr="00F87C5B" w:rsidRDefault="00A11259" w:rsidP="0013673F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  <w:szCs w:val="20"/>
              </w:rPr>
              <w:t>126</w:t>
            </w:r>
          </w:p>
        </w:tc>
        <w:tc>
          <w:tcPr>
            <w:tcW w:w="78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2B8DC86F" w14:textId="77777777" w:rsidR="00A11259" w:rsidRPr="00F87C5B" w:rsidRDefault="00A11259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  <w:szCs w:val="20"/>
              </w:rPr>
              <w:t>78.1 (17.4)</w:t>
            </w:r>
          </w:p>
        </w:tc>
        <w:tc>
          <w:tcPr>
            <w:tcW w:w="3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794F0BE2" w14:textId="77777777" w:rsidR="00A11259" w:rsidRPr="00F87C5B" w:rsidRDefault="00A11259" w:rsidP="0013673F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  <w:szCs w:val="20"/>
              </w:rPr>
              <w:t>39</w:t>
            </w:r>
          </w:p>
        </w:tc>
        <w:tc>
          <w:tcPr>
            <w:tcW w:w="81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6887DAD4" w14:textId="77777777" w:rsidR="00A11259" w:rsidRPr="00F87C5B" w:rsidRDefault="00A11259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  <w:szCs w:val="20"/>
              </w:rPr>
              <w:t>69.2 (17.9)</w:t>
            </w:r>
          </w:p>
        </w:tc>
      </w:tr>
      <w:tr w:rsidR="00A11259" w:rsidRPr="00F87C5B" w14:paraId="5205DE73" w14:textId="77777777" w:rsidTr="0013673F">
        <w:trPr>
          <w:trHeight w:val="20"/>
        </w:trPr>
        <w:tc>
          <w:tcPr>
            <w:tcW w:w="671" w:type="pct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452EF313" w14:textId="77777777" w:rsidR="00A11259" w:rsidRPr="00F87C5B" w:rsidRDefault="00A11259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</w:rPr>
              <w:t>Participants employed (full-time or part-time), N (%)</w:t>
            </w:r>
          </w:p>
        </w:tc>
        <w:tc>
          <w:tcPr>
            <w:tcW w:w="77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352FED9B" w14:textId="77777777" w:rsidR="00A11259" w:rsidRPr="00F87C5B" w:rsidRDefault="00A11259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</w:rPr>
              <w:t>Screening</w:t>
            </w:r>
          </w:p>
        </w:tc>
        <w:tc>
          <w:tcPr>
            <w:tcW w:w="4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0ABB14A6" w14:textId="77777777" w:rsidR="00A11259" w:rsidRPr="00F87C5B" w:rsidRDefault="00A11259" w:rsidP="0013673F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  <w:szCs w:val="20"/>
              </w:rPr>
              <w:t>194</w:t>
            </w:r>
          </w:p>
        </w:tc>
        <w:tc>
          <w:tcPr>
            <w:tcW w:w="75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4613E6C4" w14:textId="77777777" w:rsidR="00A11259" w:rsidRPr="00F87C5B" w:rsidRDefault="00A11259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  <w:szCs w:val="20"/>
              </w:rPr>
              <w:t>79.0 (40.7)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0488CB78" w14:textId="77777777" w:rsidR="00A11259" w:rsidRPr="00F87C5B" w:rsidRDefault="00A11259" w:rsidP="0013673F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  <w:szCs w:val="20"/>
              </w:rPr>
              <w:t>194</w:t>
            </w:r>
          </w:p>
        </w:tc>
        <w:tc>
          <w:tcPr>
            <w:tcW w:w="78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0EF25B0B" w14:textId="77777777" w:rsidR="00A11259" w:rsidRPr="00F87C5B" w:rsidRDefault="00A11259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  <w:szCs w:val="20"/>
              </w:rPr>
              <w:t>63.0 (32.5)</w:t>
            </w:r>
          </w:p>
        </w:tc>
        <w:tc>
          <w:tcPr>
            <w:tcW w:w="3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029B5B10" w14:textId="77777777" w:rsidR="00A11259" w:rsidRPr="00F87C5B" w:rsidRDefault="00A11259" w:rsidP="0013673F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  <w:szCs w:val="20"/>
              </w:rPr>
              <w:t>99</w:t>
            </w:r>
          </w:p>
        </w:tc>
        <w:tc>
          <w:tcPr>
            <w:tcW w:w="81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1D0132C8" w14:textId="77777777" w:rsidR="00A11259" w:rsidRPr="00F87C5B" w:rsidRDefault="00A11259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  <w:szCs w:val="20"/>
              </w:rPr>
              <w:t>41.0 (41.4)</w:t>
            </w:r>
          </w:p>
        </w:tc>
      </w:tr>
      <w:tr w:rsidR="00A11259" w:rsidRPr="00F87C5B" w14:paraId="54CD0FB9" w14:textId="77777777" w:rsidTr="0013673F">
        <w:trPr>
          <w:trHeight w:val="20"/>
        </w:trPr>
        <w:tc>
          <w:tcPr>
            <w:tcW w:w="671" w:type="pct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633D0AC" w14:textId="77777777" w:rsidR="00A11259" w:rsidRPr="00F87C5B" w:rsidRDefault="00A11259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</w:p>
        </w:tc>
        <w:tc>
          <w:tcPr>
            <w:tcW w:w="77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4CD929BB" w14:textId="3B823C93" w:rsidR="00A11259" w:rsidRPr="00F87C5B" w:rsidRDefault="00A11259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</w:rPr>
              <w:t>Week 1/ Baseline</w:t>
            </w:r>
          </w:p>
        </w:tc>
        <w:tc>
          <w:tcPr>
            <w:tcW w:w="4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4222BD34" w14:textId="77777777" w:rsidR="00A11259" w:rsidRPr="00F87C5B" w:rsidRDefault="00A11259" w:rsidP="0013673F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  <w:szCs w:val="20"/>
              </w:rPr>
              <w:t>195</w:t>
            </w:r>
          </w:p>
        </w:tc>
        <w:tc>
          <w:tcPr>
            <w:tcW w:w="75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49C15EAA" w14:textId="77777777" w:rsidR="00A11259" w:rsidRPr="00F87C5B" w:rsidRDefault="00A11259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</w:rPr>
              <w:t>78.0 (40.0)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1A597361" w14:textId="77777777" w:rsidR="00A11259" w:rsidRPr="00F87C5B" w:rsidRDefault="00A11259" w:rsidP="0013673F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  <w:szCs w:val="20"/>
              </w:rPr>
              <w:t>193</w:t>
            </w:r>
          </w:p>
        </w:tc>
        <w:tc>
          <w:tcPr>
            <w:tcW w:w="78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74AC1EFC" w14:textId="77777777" w:rsidR="00A11259" w:rsidRPr="00F87C5B" w:rsidRDefault="00A11259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</w:rPr>
              <w:t>65.0 (33.7)</w:t>
            </w:r>
          </w:p>
        </w:tc>
        <w:tc>
          <w:tcPr>
            <w:tcW w:w="3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0A2DA615" w14:textId="77777777" w:rsidR="00A11259" w:rsidRPr="00F87C5B" w:rsidRDefault="00A11259" w:rsidP="0013673F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  <w:szCs w:val="20"/>
              </w:rPr>
              <w:t>98</w:t>
            </w:r>
          </w:p>
        </w:tc>
        <w:tc>
          <w:tcPr>
            <w:tcW w:w="81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144922E9" w14:textId="77777777" w:rsidR="00A11259" w:rsidRPr="00F87C5B" w:rsidRDefault="00A11259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</w:rPr>
              <w:t>45.0 (45.9)</w:t>
            </w:r>
          </w:p>
        </w:tc>
      </w:tr>
      <w:tr w:rsidR="00A11259" w:rsidRPr="00F87C5B" w14:paraId="022237AA" w14:textId="77777777" w:rsidTr="0013673F">
        <w:trPr>
          <w:trHeight w:val="20"/>
        </w:trPr>
        <w:tc>
          <w:tcPr>
            <w:tcW w:w="671" w:type="pct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9E10632" w14:textId="77777777" w:rsidR="00A11259" w:rsidRPr="00F87C5B" w:rsidRDefault="00A11259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</w:p>
        </w:tc>
        <w:tc>
          <w:tcPr>
            <w:tcW w:w="77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28B78BC6" w14:textId="77777777" w:rsidR="00A11259" w:rsidRPr="00F87C5B" w:rsidRDefault="00A11259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  <w:szCs w:val="20"/>
              </w:rPr>
              <w:t>Week 9</w:t>
            </w:r>
          </w:p>
        </w:tc>
        <w:tc>
          <w:tcPr>
            <w:tcW w:w="4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2479FC14" w14:textId="77777777" w:rsidR="00A11259" w:rsidRPr="00F87C5B" w:rsidRDefault="00A11259" w:rsidP="0013673F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  <w:szCs w:val="20"/>
              </w:rPr>
              <w:t>155</w:t>
            </w:r>
          </w:p>
        </w:tc>
        <w:tc>
          <w:tcPr>
            <w:tcW w:w="75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76C85A3D" w14:textId="77777777" w:rsidR="00A11259" w:rsidRPr="00F87C5B" w:rsidRDefault="00A11259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  <w:szCs w:val="20"/>
              </w:rPr>
              <w:t>74.0 (47.7)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7F3AC13B" w14:textId="77777777" w:rsidR="00A11259" w:rsidRPr="00F87C5B" w:rsidRDefault="00A11259" w:rsidP="0013673F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  <w:szCs w:val="20"/>
              </w:rPr>
              <w:t>156</w:t>
            </w:r>
          </w:p>
        </w:tc>
        <w:tc>
          <w:tcPr>
            <w:tcW w:w="78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0C13E401" w14:textId="77777777" w:rsidR="00A11259" w:rsidRPr="00F87C5B" w:rsidRDefault="00A11259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  <w:szCs w:val="20"/>
              </w:rPr>
              <w:t>60.0 (38.5)</w:t>
            </w:r>
          </w:p>
        </w:tc>
        <w:tc>
          <w:tcPr>
            <w:tcW w:w="3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721EBFAB" w14:textId="77777777" w:rsidR="00A11259" w:rsidRPr="00F87C5B" w:rsidRDefault="00A11259" w:rsidP="0013673F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  <w:szCs w:val="20"/>
              </w:rPr>
              <w:t>49</w:t>
            </w:r>
          </w:p>
        </w:tc>
        <w:tc>
          <w:tcPr>
            <w:tcW w:w="81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20AC0400" w14:textId="77777777" w:rsidR="00A11259" w:rsidRPr="00F87C5B" w:rsidRDefault="00A11259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  <w:szCs w:val="20"/>
              </w:rPr>
              <w:t>19.0 (38.8)</w:t>
            </w:r>
          </w:p>
        </w:tc>
      </w:tr>
      <w:tr w:rsidR="00A11259" w:rsidRPr="00F87C5B" w14:paraId="5351015A" w14:textId="77777777" w:rsidTr="0013673F">
        <w:trPr>
          <w:trHeight w:val="20"/>
        </w:trPr>
        <w:tc>
          <w:tcPr>
            <w:tcW w:w="671" w:type="pct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5BE290E" w14:textId="77777777" w:rsidR="00A11259" w:rsidRPr="00F87C5B" w:rsidRDefault="00A11259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</w:p>
        </w:tc>
        <w:tc>
          <w:tcPr>
            <w:tcW w:w="77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1B39F60D" w14:textId="77777777" w:rsidR="00A11259" w:rsidRPr="00F87C5B" w:rsidRDefault="00A11259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  <w:szCs w:val="20"/>
              </w:rPr>
              <w:t>Week 21</w:t>
            </w:r>
          </w:p>
        </w:tc>
        <w:tc>
          <w:tcPr>
            <w:tcW w:w="4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19A113C9" w14:textId="77777777" w:rsidR="00A11259" w:rsidRPr="00F87C5B" w:rsidRDefault="00A11259" w:rsidP="0013673F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  <w:szCs w:val="20"/>
              </w:rPr>
              <w:t>130</w:t>
            </w:r>
          </w:p>
        </w:tc>
        <w:tc>
          <w:tcPr>
            <w:tcW w:w="75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5380CF4C" w14:textId="77777777" w:rsidR="00A11259" w:rsidRPr="00F87C5B" w:rsidRDefault="00A11259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  <w:szCs w:val="20"/>
              </w:rPr>
              <w:t>57.0 (43.8)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0F9D892E" w14:textId="77777777" w:rsidR="00A11259" w:rsidRPr="00F87C5B" w:rsidRDefault="00A11259" w:rsidP="0013673F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  <w:szCs w:val="20"/>
              </w:rPr>
              <w:t>131</w:t>
            </w:r>
          </w:p>
        </w:tc>
        <w:tc>
          <w:tcPr>
            <w:tcW w:w="78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29A452C6" w14:textId="77777777" w:rsidR="00A11259" w:rsidRPr="00F87C5B" w:rsidRDefault="00A11259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  <w:szCs w:val="20"/>
              </w:rPr>
              <w:t>55.0 (42.0)</w:t>
            </w:r>
          </w:p>
        </w:tc>
        <w:tc>
          <w:tcPr>
            <w:tcW w:w="3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20083E17" w14:textId="77777777" w:rsidR="00A11259" w:rsidRPr="00F87C5B" w:rsidRDefault="00A11259" w:rsidP="0013673F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  <w:szCs w:val="20"/>
              </w:rPr>
              <w:t>35</w:t>
            </w:r>
          </w:p>
        </w:tc>
        <w:tc>
          <w:tcPr>
            <w:tcW w:w="81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7742A8C2" w14:textId="77777777" w:rsidR="00A11259" w:rsidRPr="00F87C5B" w:rsidRDefault="00A11259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  <w:szCs w:val="20"/>
              </w:rPr>
              <w:t>12.0 (34.3)</w:t>
            </w:r>
          </w:p>
        </w:tc>
      </w:tr>
      <w:tr w:rsidR="00A11259" w:rsidRPr="00F87C5B" w14:paraId="2AB5789E" w14:textId="77777777" w:rsidTr="0013673F">
        <w:trPr>
          <w:trHeight w:val="20"/>
        </w:trPr>
        <w:tc>
          <w:tcPr>
            <w:tcW w:w="671" w:type="pct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5ADC2AB" w14:textId="77777777" w:rsidR="00A11259" w:rsidRPr="00F87C5B" w:rsidRDefault="00A11259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</w:p>
        </w:tc>
        <w:tc>
          <w:tcPr>
            <w:tcW w:w="77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10157B38" w14:textId="77777777" w:rsidR="00A11259" w:rsidRDefault="00A11259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  <w:szCs w:val="20"/>
              </w:rPr>
              <w:t>Week 25/ End of Study</w:t>
            </w:r>
          </w:p>
          <w:p w14:paraId="56120651" w14:textId="2ED3D815" w:rsidR="00A11259" w:rsidRPr="00F87C5B" w:rsidRDefault="00A11259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</w:p>
        </w:tc>
        <w:tc>
          <w:tcPr>
            <w:tcW w:w="4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0C89365C" w14:textId="77777777" w:rsidR="00A11259" w:rsidRPr="00F87C5B" w:rsidRDefault="00A11259" w:rsidP="0013673F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  <w:szCs w:val="20"/>
              </w:rPr>
              <w:t>130</w:t>
            </w:r>
          </w:p>
        </w:tc>
        <w:tc>
          <w:tcPr>
            <w:tcW w:w="75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06F70E3D" w14:textId="77777777" w:rsidR="00A11259" w:rsidRPr="00F87C5B" w:rsidRDefault="00A11259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  <w:szCs w:val="20"/>
              </w:rPr>
              <w:t>66.0 (50.8)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4EE9F115" w14:textId="77777777" w:rsidR="00A11259" w:rsidRPr="00F87C5B" w:rsidRDefault="00A11259" w:rsidP="0013673F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  <w:szCs w:val="20"/>
              </w:rPr>
              <w:t>126</w:t>
            </w:r>
          </w:p>
        </w:tc>
        <w:tc>
          <w:tcPr>
            <w:tcW w:w="78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7FD291EF" w14:textId="77777777" w:rsidR="00A11259" w:rsidRPr="00F87C5B" w:rsidRDefault="00A11259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  <w:szCs w:val="20"/>
              </w:rPr>
              <w:t>55.0 (43.7)</w:t>
            </w:r>
          </w:p>
        </w:tc>
        <w:tc>
          <w:tcPr>
            <w:tcW w:w="3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4C357FD3" w14:textId="77777777" w:rsidR="00A11259" w:rsidRPr="00F87C5B" w:rsidRDefault="00A11259" w:rsidP="0013673F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  <w:szCs w:val="20"/>
              </w:rPr>
              <w:t>39</w:t>
            </w:r>
          </w:p>
        </w:tc>
        <w:tc>
          <w:tcPr>
            <w:tcW w:w="81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3B75A130" w14:textId="77777777" w:rsidR="00A11259" w:rsidRPr="00F87C5B" w:rsidRDefault="00A11259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  <w:szCs w:val="20"/>
              </w:rPr>
              <w:t>13.0 (33.3)</w:t>
            </w:r>
          </w:p>
        </w:tc>
      </w:tr>
      <w:tr w:rsidR="00A11259" w:rsidRPr="00F87C5B" w14:paraId="3CDA8276" w14:textId="77777777" w:rsidTr="0013673F">
        <w:trPr>
          <w:trHeight w:val="20"/>
        </w:trPr>
        <w:tc>
          <w:tcPr>
            <w:tcW w:w="671" w:type="pct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0EE1187F" w14:textId="77777777" w:rsidR="00A11259" w:rsidRPr="00F87C5B" w:rsidRDefault="00A11259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</w:rPr>
              <w:t>Hours worked per week, Mean (SD)</w:t>
            </w:r>
          </w:p>
        </w:tc>
        <w:tc>
          <w:tcPr>
            <w:tcW w:w="77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6C758478" w14:textId="77777777" w:rsidR="00A11259" w:rsidRPr="00F87C5B" w:rsidRDefault="00A11259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</w:rPr>
              <w:t>Screening</w:t>
            </w:r>
          </w:p>
        </w:tc>
        <w:tc>
          <w:tcPr>
            <w:tcW w:w="4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7367E29B" w14:textId="77777777" w:rsidR="00A11259" w:rsidRPr="00F87C5B" w:rsidRDefault="00A11259" w:rsidP="0013673F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  <w:szCs w:val="20"/>
              </w:rPr>
              <w:t>194</w:t>
            </w:r>
          </w:p>
        </w:tc>
        <w:tc>
          <w:tcPr>
            <w:tcW w:w="75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736D4D9D" w14:textId="77777777" w:rsidR="00A11259" w:rsidRPr="00F87C5B" w:rsidRDefault="00A11259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</w:rPr>
              <w:t>14.0 (19.4)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4347833C" w14:textId="77777777" w:rsidR="00A11259" w:rsidRPr="00F87C5B" w:rsidRDefault="00A11259" w:rsidP="0013673F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  <w:szCs w:val="20"/>
              </w:rPr>
              <w:t>194</w:t>
            </w:r>
          </w:p>
        </w:tc>
        <w:tc>
          <w:tcPr>
            <w:tcW w:w="78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298270BC" w14:textId="77777777" w:rsidR="00A11259" w:rsidRPr="00F87C5B" w:rsidRDefault="00A11259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</w:rPr>
              <w:t>10.8 (17.5)</w:t>
            </w:r>
          </w:p>
        </w:tc>
        <w:tc>
          <w:tcPr>
            <w:tcW w:w="3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0C2BB145" w14:textId="77777777" w:rsidR="00A11259" w:rsidRPr="00F87C5B" w:rsidRDefault="00A11259" w:rsidP="0013673F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  <w:szCs w:val="20"/>
              </w:rPr>
              <w:t>99</w:t>
            </w:r>
          </w:p>
        </w:tc>
        <w:tc>
          <w:tcPr>
            <w:tcW w:w="81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033C56CC" w14:textId="77777777" w:rsidR="00A11259" w:rsidRPr="00F87C5B" w:rsidRDefault="00A11259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</w:rPr>
              <w:t>14.0 (18.5)</w:t>
            </w:r>
          </w:p>
        </w:tc>
      </w:tr>
      <w:tr w:rsidR="00A11259" w:rsidRPr="00F87C5B" w14:paraId="4ACF092E" w14:textId="77777777" w:rsidTr="0013673F">
        <w:trPr>
          <w:trHeight w:val="20"/>
        </w:trPr>
        <w:tc>
          <w:tcPr>
            <w:tcW w:w="671" w:type="pct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25CBC51C" w14:textId="77777777" w:rsidR="00A11259" w:rsidRPr="00F87C5B" w:rsidRDefault="00A11259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</w:p>
        </w:tc>
        <w:tc>
          <w:tcPr>
            <w:tcW w:w="77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15557E4B" w14:textId="0E5AA274" w:rsidR="00A11259" w:rsidRPr="00F87C5B" w:rsidRDefault="00A11259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</w:rPr>
              <w:t>Week 1/ Baseline</w:t>
            </w:r>
          </w:p>
        </w:tc>
        <w:tc>
          <w:tcPr>
            <w:tcW w:w="4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0BDAC2CA" w14:textId="77777777" w:rsidR="00A11259" w:rsidRPr="00F87C5B" w:rsidRDefault="00A11259" w:rsidP="0013673F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  <w:szCs w:val="20"/>
              </w:rPr>
              <w:t>195</w:t>
            </w:r>
          </w:p>
        </w:tc>
        <w:tc>
          <w:tcPr>
            <w:tcW w:w="75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626F740E" w14:textId="77777777" w:rsidR="00A11259" w:rsidRPr="00F87C5B" w:rsidRDefault="00A11259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</w:rPr>
              <w:t>14.2 (19.5)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68C43186" w14:textId="77777777" w:rsidR="00A11259" w:rsidRPr="00F87C5B" w:rsidRDefault="00A11259" w:rsidP="0013673F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  <w:szCs w:val="20"/>
              </w:rPr>
              <w:t>193</w:t>
            </w:r>
          </w:p>
        </w:tc>
        <w:tc>
          <w:tcPr>
            <w:tcW w:w="78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49ACC5DC" w14:textId="77777777" w:rsidR="00A11259" w:rsidRPr="00F87C5B" w:rsidRDefault="00A11259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</w:rPr>
              <w:t>11.1 (17.9)</w:t>
            </w:r>
          </w:p>
        </w:tc>
        <w:tc>
          <w:tcPr>
            <w:tcW w:w="3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042F5D25" w14:textId="77777777" w:rsidR="00A11259" w:rsidRPr="00F87C5B" w:rsidRDefault="00A11259" w:rsidP="0013673F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  <w:szCs w:val="20"/>
              </w:rPr>
              <w:t>98</w:t>
            </w:r>
          </w:p>
        </w:tc>
        <w:tc>
          <w:tcPr>
            <w:tcW w:w="81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28150E37" w14:textId="77777777" w:rsidR="00A11259" w:rsidRPr="00F87C5B" w:rsidRDefault="00A11259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</w:rPr>
              <w:t>14.8 (19.0)</w:t>
            </w:r>
          </w:p>
        </w:tc>
      </w:tr>
      <w:tr w:rsidR="00A11259" w:rsidRPr="00F87C5B" w14:paraId="3AF75269" w14:textId="77777777" w:rsidTr="0013673F">
        <w:trPr>
          <w:trHeight w:val="20"/>
        </w:trPr>
        <w:tc>
          <w:tcPr>
            <w:tcW w:w="671" w:type="pct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3A00235" w14:textId="77777777" w:rsidR="00A11259" w:rsidRPr="00F87C5B" w:rsidRDefault="00A11259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</w:p>
        </w:tc>
        <w:tc>
          <w:tcPr>
            <w:tcW w:w="77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2C814C39" w14:textId="77777777" w:rsidR="00A11259" w:rsidRPr="00F87C5B" w:rsidRDefault="00A11259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  <w:szCs w:val="20"/>
              </w:rPr>
              <w:t>Week 9</w:t>
            </w:r>
          </w:p>
        </w:tc>
        <w:tc>
          <w:tcPr>
            <w:tcW w:w="4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7755FD8C" w14:textId="77777777" w:rsidR="00A11259" w:rsidRPr="00F87C5B" w:rsidRDefault="00A11259" w:rsidP="0013673F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  <w:szCs w:val="20"/>
              </w:rPr>
              <w:t>155</w:t>
            </w:r>
          </w:p>
        </w:tc>
        <w:tc>
          <w:tcPr>
            <w:tcW w:w="75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38ECD1B4" w14:textId="77777777" w:rsidR="00A11259" w:rsidRPr="00F87C5B" w:rsidRDefault="00A11259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  <w:szCs w:val="20"/>
              </w:rPr>
              <w:t>17.2 (20.6)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7035CB51" w14:textId="77777777" w:rsidR="00A11259" w:rsidRPr="00F87C5B" w:rsidRDefault="00A11259" w:rsidP="0013673F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  <w:szCs w:val="20"/>
              </w:rPr>
              <w:t>156</w:t>
            </w:r>
          </w:p>
        </w:tc>
        <w:tc>
          <w:tcPr>
            <w:tcW w:w="78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5AC5D5F7" w14:textId="77777777" w:rsidR="00A11259" w:rsidRPr="00F87C5B" w:rsidRDefault="00A11259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  <w:szCs w:val="20"/>
              </w:rPr>
              <w:t>13.6 (19.2)</w:t>
            </w:r>
          </w:p>
        </w:tc>
        <w:tc>
          <w:tcPr>
            <w:tcW w:w="3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72AE422A" w14:textId="77777777" w:rsidR="00A11259" w:rsidRPr="00F87C5B" w:rsidRDefault="00A11259" w:rsidP="0013673F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  <w:szCs w:val="20"/>
              </w:rPr>
              <w:t>49</w:t>
            </w:r>
          </w:p>
        </w:tc>
        <w:tc>
          <w:tcPr>
            <w:tcW w:w="81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222D3281" w14:textId="77777777" w:rsidR="00A11259" w:rsidRPr="00F87C5B" w:rsidRDefault="00A11259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  <w:szCs w:val="20"/>
              </w:rPr>
              <w:t>13.9 (19.5)</w:t>
            </w:r>
          </w:p>
        </w:tc>
      </w:tr>
      <w:tr w:rsidR="00A11259" w:rsidRPr="00F87C5B" w14:paraId="02C50D0B" w14:textId="77777777" w:rsidTr="0013673F">
        <w:trPr>
          <w:trHeight w:val="20"/>
        </w:trPr>
        <w:tc>
          <w:tcPr>
            <w:tcW w:w="671" w:type="pct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D214DED" w14:textId="77777777" w:rsidR="00A11259" w:rsidRPr="00F87C5B" w:rsidRDefault="00A11259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</w:p>
        </w:tc>
        <w:tc>
          <w:tcPr>
            <w:tcW w:w="77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41B75763" w14:textId="77777777" w:rsidR="00A11259" w:rsidRPr="00F87C5B" w:rsidRDefault="00A11259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  <w:szCs w:val="20"/>
              </w:rPr>
              <w:t>Week 21</w:t>
            </w:r>
          </w:p>
        </w:tc>
        <w:tc>
          <w:tcPr>
            <w:tcW w:w="4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31A04616" w14:textId="77777777" w:rsidR="00A11259" w:rsidRPr="00F87C5B" w:rsidRDefault="00A11259" w:rsidP="0013673F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  <w:szCs w:val="20"/>
              </w:rPr>
              <w:t>130</w:t>
            </w:r>
          </w:p>
        </w:tc>
        <w:tc>
          <w:tcPr>
            <w:tcW w:w="75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6CAD7AA7" w14:textId="77777777" w:rsidR="00A11259" w:rsidRPr="00F87C5B" w:rsidRDefault="00A11259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  <w:szCs w:val="20"/>
              </w:rPr>
              <w:t>16.7 (20.7)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56474F81" w14:textId="77777777" w:rsidR="00A11259" w:rsidRPr="00F87C5B" w:rsidRDefault="00A11259" w:rsidP="0013673F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  <w:szCs w:val="20"/>
              </w:rPr>
              <w:t>131</w:t>
            </w:r>
          </w:p>
        </w:tc>
        <w:tc>
          <w:tcPr>
            <w:tcW w:w="78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08C1E501" w14:textId="77777777" w:rsidR="00A11259" w:rsidRPr="00F87C5B" w:rsidRDefault="00A11259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  <w:szCs w:val="20"/>
              </w:rPr>
              <w:t>15.1 (20.1)</w:t>
            </w:r>
          </w:p>
        </w:tc>
        <w:tc>
          <w:tcPr>
            <w:tcW w:w="3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117B0260" w14:textId="77777777" w:rsidR="00A11259" w:rsidRPr="00F87C5B" w:rsidRDefault="00A11259" w:rsidP="0013673F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  <w:szCs w:val="20"/>
              </w:rPr>
              <w:t>35</w:t>
            </w:r>
          </w:p>
        </w:tc>
        <w:tc>
          <w:tcPr>
            <w:tcW w:w="81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3716DA64" w14:textId="77777777" w:rsidR="00A11259" w:rsidRPr="00F87C5B" w:rsidRDefault="00A11259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  <w:szCs w:val="20"/>
              </w:rPr>
              <w:t>11.0 (17.6)</w:t>
            </w:r>
          </w:p>
        </w:tc>
      </w:tr>
      <w:tr w:rsidR="00A11259" w:rsidRPr="00F87C5B" w14:paraId="4D8FD466" w14:textId="77777777" w:rsidTr="0013673F">
        <w:trPr>
          <w:trHeight w:val="20"/>
        </w:trPr>
        <w:tc>
          <w:tcPr>
            <w:tcW w:w="671" w:type="pct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C9202E3" w14:textId="77777777" w:rsidR="00A11259" w:rsidRPr="00F87C5B" w:rsidRDefault="00A11259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</w:p>
        </w:tc>
        <w:tc>
          <w:tcPr>
            <w:tcW w:w="77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14C3410A" w14:textId="77777777" w:rsidR="00A11259" w:rsidRDefault="00A11259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  <w:szCs w:val="20"/>
              </w:rPr>
              <w:t>Week 25/ End of Study</w:t>
            </w:r>
          </w:p>
          <w:p w14:paraId="00CE348D" w14:textId="77777777" w:rsidR="007A2AA3" w:rsidRDefault="007A2AA3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</w:p>
          <w:p w14:paraId="68859887" w14:textId="21A2E23E" w:rsidR="007A2AA3" w:rsidRPr="00F87C5B" w:rsidRDefault="007A2AA3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</w:p>
        </w:tc>
        <w:tc>
          <w:tcPr>
            <w:tcW w:w="4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6839709F" w14:textId="77777777" w:rsidR="00A11259" w:rsidRPr="00F87C5B" w:rsidRDefault="00A11259" w:rsidP="0013673F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  <w:szCs w:val="20"/>
              </w:rPr>
              <w:t>130</w:t>
            </w:r>
          </w:p>
        </w:tc>
        <w:tc>
          <w:tcPr>
            <w:tcW w:w="75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7EA26E15" w14:textId="77777777" w:rsidR="00A11259" w:rsidRPr="00F87C5B" w:rsidRDefault="00A11259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  <w:szCs w:val="20"/>
              </w:rPr>
              <w:t>17.7 (20.7)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3866122B" w14:textId="77777777" w:rsidR="00A11259" w:rsidRPr="00F87C5B" w:rsidRDefault="00A11259" w:rsidP="0013673F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  <w:szCs w:val="20"/>
              </w:rPr>
              <w:t>126</w:t>
            </w:r>
          </w:p>
        </w:tc>
        <w:tc>
          <w:tcPr>
            <w:tcW w:w="78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3ED3BCE2" w14:textId="77777777" w:rsidR="00A11259" w:rsidRPr="00F87C5B" w:rsidRDefault="00A11259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  <w:szCs w:val="20"/>
              </w:rPr>
              <w:t>15.6 (20.0)</w:t>
            </w:r>
          </w:p>
        </w:tc>
        <w:tc>
          <w:tcPr>
            <w:tcW w:w="3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5C020BF5" w14:textId="77777777" w:rsidR="00A11259" w:rsidRPr="00F87C5B" w:rsidRDefault="00A11259" w:rsidP="0013673F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  <w:szCs w:val="20"/>
              </w:rPr>
              <w:t>39</w:t>
            </w:r>
          </w:p>
        </w:tc>
        <w:tc>
          <w:tcPr>
            <w:tcW w:w="81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55919862" w14:textId="77777777" w:rsidR="00A11259" w:rsidRPr="00F87C5B" w:rsidRDefault="00A11259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  <w:szCs w:val="20"/>
              </w:rPr>
              <w:t>11.6 (17.0)</w:t>
            </w:r>
          </w:p>
        </w:tc>
      </w:tr>
      <w:tr w:rsidR="00A11259" w:rsidRPr="00F87C5B" w14:paraId="428BC8E9" w14:textId="77777777" w:rsidTr="0013673F">
        <w:trPr>
          <w:trHeight w:val="20"/>
        </w:trPr>
        <w:tc>
          <w:tcPr>
            <w:tcW w:w="671" w:type="pct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21D41D01" w14:textId="77777777" w:rsidR="00A11259" w:rsidRPr="00F87C5B" w:rsidRDefault="00A11259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</w:rPr>
              <w:lastRenderedPageBreak/>
              <w:t>Participants Uninsured, N (%)</w:t>
            </w:r>
          </w:p>
        </w:tc>
        <w:tc>
          <w:tcPr>
            <w:tcW w:w="77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616981EF" w14:textId="77777777" w:rsidR="00A11259" w:rsidRPr="00F87C5B" w:rsidRDefault="00A11259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</w:rPr>
              <w:t>Screening</w:t>
            </w:r>
          </w:p>
        </w:tc>
        <w:tc>
          <w:tcPr>
            <w:tcW w:w="4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27AA8E1C" w14:textId="77777777" w:rsidR="00A11259" w:rsidRPr="00F87C5B" w:rsidRDefault="00A11259" w:rsidP="0013673F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  <w:szCs w:val="20"/>
              </w:rPr>
              <w:t>194</w:t>
            </w:r>
          </w:p>
        </w:tc>
        <w:tc>
          <w:tcPr>
            <w:tcW w:w="75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551A8B4F" w14:textId="77777777" w:rsidR="00A11259" w:rsidRPr="00F87C5B" w:rsidRDefault="00A11259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  <w:szCs w:val="20"/>
              </w:rPr>
              <w:t>79.0 (40.7)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765F25F2" w14:textId="77777777" w:rsidR="00A11259" w:rsidRPr="00F87C5B" w:rsidRDefault="00A11259" w:rsidP="0013673F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  <w:szCs w:val="20"/>
              </w:rPr>
              <w:t>194</w:t>
            </w:r>
          </w:p>
        </w:tc>
        <w:tc>
          <w:tcPr>
            <w:tcW w:w="78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3B3FA35C" w14:textId="77777777" w:rsidR="00A11259" w:rsidRPr="00F87C5B" w:rsidRDefault="00A11259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  <w:szCs w:val="20"/>
              </w:rPr>
              <w:t>79.0 (40.7)</w:t>
            </w:r>
          </w:p>
        </w:tc>
        <w:tc>
          <w:tcPr>
            <w:tcW w:w="3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136AD060" w14:textId="77777777" w:rsidR="00A11259" w:rsidRPr="00F87C5B" w:rsidRDefault="00A11259" w:rsidP="0013673F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  <w:szCs w:val="20"/>
              </w:rPr>
              <w:t>99</w:t>
            </w:r>
          </w:p>
        </w:tc>
        <w:tc>
          <w:tcPr>
            <w:tcW w:w="81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03C89F16" w14:textId="77777777" w:rsidR="00A11259" w:rsidRPr="00F87C5B" w:rsidRDefault="00A11259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  <w:szCs w:val="20"/>
              </w:rPr>
              <w:t>39.0 (39.4)</w:t>
            </w:r>
          </w:p>
        </w:tc>
      </w:tr>
      <w:tr w:rsidR="00A11259" w:rsidRPr="00F87C5B" w14:paraId="20D23A28" w14:textId="77777777" w:rsidTr="0013673F">
        <w:trPr>
          <w:trHeight w:val="20"/>
        </w:trPr>
        <w:tc>
          <w:tcPr>
            <w:tcW w:w="671" w:type="pct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7A77C26" w14:textId="77777777" w:rsidR="00A11259" w:rsidRPr="00F87C5B" w:rsidRDefault="00A11259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</w:p>
        </w:tc>
        <w:tc>
          <w:tcPr>
            <w:tcW w:w="77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3F5267B1" w14:textId="461707D1" w:rsidR="00A11259" w:rsidRPr="00F87C5B" w:rsidRDefault="00A11259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</w:rPr>
              <w:t>Week 1/ Baseline</w:t>
            </w:r>
          </w:p>
        </w:tc>
        <w:tc>
          <w:tcPr>
            <w:tcW w:w="4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5760B961" w14:textId="77777777" w:rsidR="00A11259" w:rsidRPr="00F87C5B" w:rsidRDefault="00A11259" w:rsidP="0013673F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  <w:szCs w:val="20"/>
              </w:rPr>
              <w:t>195</w:t>
            </w:r>
          </w:p>
        </w:tc>
        <w:tc>
          <w:tcPr>
            <w:tcW w:w="75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34B4B467" w14:textId="77777777" w:rsidR="00A11259" w:rsidRPr="00F87C5B" w:rsidRDefault="00A11259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</w:rPr>
              <w:t>86.0 (44.1)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1379980E" w14:textId="77777777" w:rsidR="00A11259" w:rsidRPr="00F87C5B" w:rsidRDefault="00A11259" w:rsidP="0013673F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  <w:szCs w:val="20"/>
              </w:rPr>
              <w:t>193</w:t>
            </w:r>
          </w:p>
        </w:tc>
        <w:tc>
          <w:tcPr>
            <w:tcW w:w="78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3ACB1340" w14:textId="77777777" w:rsidR="00A11259" w:rsidRPr="00F87C5B" w:rsidRDefault="00A11259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</w:rPr>
              <w:t>78.0 (40.4)</w:t>
            </w:r>
          </w:p>
        </w:tc>
        <w:tc>
          <w:tcPr>
            <w:tcW w:w="3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1BAE40A4" w14:textId="77777777" w:rsidR="00A11259" w:rsidRPr="00F87C5B" w:rsidRDefault="00A11259" w:rsidP="0013673F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  <w:szCs w:val="20"/>
              </w:rPr>
              <w:t>98</w:t>
            </w:r>
          </w:p>
        </w:tc>
        <w:tc>
          <w:tcPr>
            <w:tcW w:w="81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06F28483" w14:textId="77777777" w:rsidR="00A11259" w:rsidRPr="00F87C5B" w:rsidRDefault="00A11259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</w:rPr>
              <w:t>37.0 (37.8)</w:t>
            </w:r>
          </w:p>
        </w:tc>
      </w:tr>
      <w:tr w:rsidR="00A11259" w:rsidRPr="00F87C5B" w14:paraId="32392A05" w14:textId="77777777" w:rsidTr="0013673F">
        <w:trPr>
          <w:trHeight w:val="20"/>
        </w:trPr>
        <w:tc>
          <w:tcPr>
            <w:tcW w:w="671" w:type="pct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C0DDC96" w14:textId="77777777" w:rsidR="00A11259" w:rsidRPr="00F87C5B" w:rsidRDefault="00A11259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</w:p>
        </w:tc>
        <w:tc>
          <w:tcPr>
            <w:tcW w:w="77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7AD427FA" w14:textId="77777777" w:rsidR="00A11259" w:rsidRPr="00F87C5B" w:rsidRDefault="00A11259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  <w:szCs w:val="20"/>
              </w:rPr>
              <w:t>Week 9</w:t>
            </w:r>
          </w:p>
        </w:tc>
        <w:tc>
          <w:tcPr>
            <w:tcW w:w="4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380E9895" w14:textId="77777777" w:rsidR="00A11259" w:rsidRPr="00F87C5B" w:rsidRDefault="00A11259" w:rsidP="0013673F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  <w:szCs w:val="20"/>
              </w:rPr>
              <w:t>155</w:t>
            </w:r>
          </w:p>
        </w:tc>
        <w:tc>
          <w:tcPr>
            <w:tcW w:w="75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23006239" w14:textId="77777777" w:rsidR="00A11259" w:rsidRPr="00F87C5B" w:rsidRDefault="00A11259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  <w:szCs w:val="20"/>
              </w:rPr>
              <w:t>66.0 (42.6)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60C4F33B" w14:textId="77777777" w:rsidR="00A11259" w:rsidRPr="00F87C5B" w:rsidRDefault="00A11259" w:rsidP="0013673F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  <w:szCs w:val="20"/>
              </w:rPr>
              <w:t>156</w:t>
            </w:r>
          </w:p>
        </w:tc>
        <w:tc>
          <w:tcPr>
            <w:tcW w:w="78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7EB4060E" w14:textId="77777777" w:rsidR="00A11259" w:rsidRPr="00F87C5B" w:rsidRDefault="00A11259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  <w:szCs w:val="20"/>
              </w:rPr>
              <w:t>64.0 (41.0)</w:t>
            </w:r>
          </w:p>
        </w:tc>
        <w:tc>
          <w:tcPr>
            <w:tcW w:w="3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5B594F4E" w14:textId="77777777" w:rsidR="00A11259" w:rsidRPr="00F87C5B" w:rsidRDefault="00A11259" w:rsidP="0013673F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  <w:szCs w:val="20"/>
              </w:rPr>
              <w:t>49</w:t>
            </w:r>
          </w:p>
        </w:tc>
        <w:tc>
          <w:tcPr>
            <w:tcW w:w="81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0C4445DF" w14:textId="77777777" w:rsidR="00A11259" w:rsidRPr="00F87C5B" w:rsidRDefault="00A11259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  <w:szCs w:val="20"/>
              </w:rPr>
              <w:t>18.0 (36.7)</w:t>
            </w:r>
          </w:p>
        </w:tc>
      </w:tr>
      <w:tr w:rsidR="00A11259" w:rsidRPr="00F87C5B" w14:paraId="6BAE6E27" w14:textId="77777777" w:rsidTr="0013673F">
        <w:trPr>
          <w:trHeight w:val="20"/>
        </w:trPr>
        <w:tc>
          <w:tcPr>
            <w:tcW w:w="671" w:type="pct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60DC986" w14:textId="77777777" w:rsidR="00A11259" w:rsidRPr="00F87C5B" w:rsidRDefault="00A11259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</w:p>
        </w:tc>
        <w:tc>
          <w:tcPr>
            <w:tcW w:w="77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69F8ECFF" w14:textId="77777777" w:rsidR="00A11259" w:rsidRPr="00F87C5B" w:rsidRDefault="00A11259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  <w:szCs w:val="20"/>
              </w:rPr>
              <w:t>Week 21</w:t>
            </w:r>
          </w:p>
        </w:tc>
        <w:tc>
          <w:tcPr>
            <w:tcW w:w="4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0DA8F23E" w14:textId="77777777" w:rsidR="00A11259" w:rsidRPr="00F87C5B" w:rsidRDefault="00A11259" w:rsidP="0013673F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  <w:szCs w:val="20"/>
              </w:rPr>
              <w:t>130</w:t>
            </w:r>
          </w:p>
        </w:tc>
        <w:tc>
          <w:tcPr>
            <w:tcW w:w="75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2561F4D0" w14:textId="77777777" w:rsidR="00A11259" w:rsidRPr="00F87C5B" w:rsidRDefault="00A11259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  <w:szCs w:val="20"/>
              </w:rPr>
              <w:t>52.0 (40.0)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39F9A38F" w14:textId="77777777" w:rsidR="00A11259" w:rsidRPr="00F87C5B" w:rsidRDefault="00A11259" w:rsidP="0013673F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  <w:szCs w:val="20"/>
              </w:rPr>
              <w:t>131</w:t>
            </w:r>
          </w:p>
        </w:tc>
        <w:tc>
          <w:tcPr>
            <w:tcW w:w="78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3904702E" w14:textId="77777777" w:rsidR="00A11259" w:rsidRPr="00F87C5B" w:rsidRDefault="00A11259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  <w:szCs w:val="20"/>
              </w:rPr>
              <w:t>47.0 (35.9)</w:t>
            </w:r>
          </w:p>
        </w:tc>
        <w:tc>
          <w:tcPr>
            <w:tcW w:w="3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7A505645" w14:textId="77777777" w:rsidR="00A11259" w:rsidRPr="00F87C5B" w:rsidRDefault="00A11259" w:rsidP="0013673F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  <w:szCs w:val="20"/>
              </w:rPr>
              <w:t>35</w:t>
            </w:r>
          </w:p>
        </w:tc>
        <w:tc>
          <w:tcPr>
            <w:tcW w:w="81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770A92CB" w14:textId="77777777" w:rsidR="00A11259" w:rsidRPr="00F87C5B" w:rsidRDefault="00A11259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  <w:szCs w:val="20"/>
              </w:rPr>
              <w:t>17.0 (48.6)</w:t>
            </w:r>
          </w:p>
        </w:tc>
      </w:tr>
      <w:tr w:rsidR="00A11259" w:rsidRPr="00F87C5B" w14:paraId="5715DD2D" w14:textId="77777777" w:rsidTr="0013673F">
        <w:trPr>
          <w:trHeight w:val="20"/>
        </w:trPr>
        <w:tc>
          <w:tcPr>
            <w:tcW w:w="671" w:type="pct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DC4CA7A" w14:textId="77777777" w:rsidR="00A11259" w:rsidRPr="00F87C5B" w:rsidRDefault="00A11259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</w:p>
        </w:tc>
        <w:tc>
          <w:tcPr>
            <w:tcW w:w="77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21986AFC" w14:textId="77777777" w:rsidR="00A11259" w:rsidRPr="00F87C5B" w:rsidRDefault="00A11259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  <w:szCs w:val="20"/>
              </w:rPr>
              <w:t>Week 25/ End of Study</w:t>
            </w:r>
          </w:p>
        </w:tc>
        <w:tc>
          <w:tcPr>
            <w:tcW w:w="4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6F4D1604" w14:textId="77777777" w:rsidR="00A11259" w:rsidRPr="00F87C5B" w:rsidRDefault="00A11259" w:rsidP="0013673F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  <w:szCs w:val="20"/>
              </w:rPr>
              <w:t>130</w:t>
            </w:r>
          </w:p>
        </w:tc>
        <w:tc>
          <w:tcPr>
            <w:tcW w:w="75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7B529ACD" w14:textId="77777777" w:rsidR="00A11259" w:rsidRPr="00F87C5B" w:rsidRDefault="00A11259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  <w:szCs w:val="20"/>
              </w:rPr>
              <w:t>52.0 (40.0)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2B099459" w14:textId="77777777" w:rsidR="00A11259" w:rsidRPr="00F87C5B" w:rsidRDefault="00A11259" w:rsidP="0013673F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  <w:szCs w:val="20"/>
              </w:rPr>
              <w:t>126</w:t>
            </w:r>
          </w:p>
        </w:tc>
        <w:tc>
          <w:tcPr>
            <w:tcW w:w="78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298CE723" w14:textId="77777777" w:rsidR="00A11259" w:rsidRPr="00F87C5B" w:rsidRDefault="00A11259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  <w:szCs w:val="20"/>
              </w:rPr>
              <w:t>45.0 (35.7)</w:t>
            </w:r>
          </w:p>
        </w:tc>
        <w:tc>
          <w:tcPr>
            <w:tcW w:w="37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1D8BE429" w14:textId="77777777" w:rsidR="00A11259" w:rsidRPr="00F87C5B" w:rsidRDefault="00A11259" w:rsidP="0013673F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  <w:szCs w:val="20"/>
              </w:rPr>
              <w:t>39</w:t>
            </w:r>
          </w:p>
        </w:tc>
        <w:tc>
          <w:tcPr>
            <w:tcW w:w="81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1ABCC673" w14:textId="77777777" w:rsidR="00A11259" w:rsidRPr="00F87C5B" w:rsidRDefault="00A11259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F87C5B">
              <w:rPr>
                <w:rFonts w:eastAsia="Times New Roman" w:cs="Arial"/>
                <w:color w:val="000000"/>
                <w:sz w:val="20"/>
                <w:szCs w:val="20"/>
              </w:rPr>
              <w:t>18.0 (46.2)</w:t>
            </w:r>
          </w:p>
        </w:tc>
      </w:tr>
      <w:bookmarkEnd w:id="17"/>
    </w:tbl>
    <w:p w14:paraId="41AD061B" w14:textId="77777777" w:rsidR="00F36CF7" w:rsidRPr="0004344C" w:rsidRDefault="00F36CF7" w:rsidP="007E2431">
      <w:pPr>
        <w:spacing w:after="0" w:line="240" w:lineRule="auto"/>
        <w:rPr>
          <w:rFonts w:cs="Arial"/>
          <w:b/>
        </w:rPr>
      </w:pPr>
    </w:p>
    <w:p w14:paraId="149B7E8B" w14:textId="6191E74F" w:rsidR="00091FE9" w:rsidRDefault="00091FE9" w:rsidP="0013673F">
      <w:pPr>
        <w:pStyle w:val="Caption"/>
        <w:spacing w:before="0"/>
        <w:ind w:left="0" w:firstLine="0"/>
        <w:rPr>
          <w:rFonts w:cs="Arial"/>
          <w:color w:val="000000"/>
          <w:szCs w:val="21"/>
        </w:rPr>
        <w:sectPr w:rsidR="00091FE9"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p w14:paraId="51BE953F" w14:textId="24D4D927" w:rsidR="0013673F" w:rsidRPr="00346809" w:rsidRDefault="0013673F" w:rsidP="0013673F">
      <w:pPr>
        <w:pStyle w:val="Caption"/>
        <w:spacing w:before="0"/>
        <w:ind w:left="0" w:firstLine="0"/>
        <w:rPr>
          <w:rFonts w:cs="Arial"/>
          <w:szCs w:val="22"/>
        </w:rPr>
      </w:pPr>
      <w:bookmarkStart w:id="18" w:name="_Hlk536527011"/>
      <w:r w:rsidRPr="00346809">
        <w:rPr>
          <w:rFonts w:cs="Arial"/>
          <w:szCs w:val="21"/>
        </w:rPr>
        <w:lastRenderedPageBreak/>
        <w:t xml:space="preserve">Supplemental </w:t>
      </w:r>
      <w:r w:rsidRPr="00346809">
        <w:rPr>
          <w:rFonts w:cs="Arial"/>
          <w:szCs w:val="22"/>
        </w:rPr>
        <w:t>Table 2. Change from Baseline in EQ-5D and SF-36v2 Scores at Week 25 based on MMRM Adjusting for Age and Race</w:t>
      </w:r>
    </w:p>
    <w:tbl>
      <w:tblPr>
        <w:tblW w:w="5000" w:type="pct"/>
        <w:tblCellMar>
          <w:left w:w="72" w:type="dxa"/>
          <w:right w:w="72" w:type="dxa"/>
        </w:tblCellMar>
        <w:tblLook w:val="04A0" w:firstRow="1" w:lastRow="0" w:firstColumn="1" w:lastColumn="0" w:noHBand="0" w:noVBand="1"/>
      </w:tblPr>
      <w:tblGrid>
        <w:gridCol w:w="2697"/>
        <w:gridCol w:w="1211"/>
        <w:gridCol w:w="774"/>
        <w:gridCol w:w="1225"/>
        <w:gridCol w:w="862"/>
        <w:gridCol w:w="1238"/>
        <w:gridCol w:w="862"/>
        <w:gridCol w:w="1129"/>
        <w:gridCol w:w="862"/>
        <w:gridCol w:w="1238"/>
        <w:gridCol w:w="852"/>
      </w:tblGrid>
      <w:tr w:rsidR="00346809" w:rsidRPr="00346809" w14:paraId="2F55D80B" w14:textId="77777777" w:rsidTr="0082138B">
        <w:trPr>
          <w:trHeight w:val="20"/>
        </w:trPr>
        <w:tc>
          <w:tcPr>
            <w:tcW w:w="104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7708069" w14:textId="77777777" w:rsidR="0013673F" w:rsidRPr="00346809" w:rsidRDefault="0013673F" w:rsidP="0082138B">
            <w:pPr>
              <w:spacing w:after="0" w:line="240" w:lineRule="auto"/>
              <w:jc w:val="center"/>
              <w:rPr>
                <w:rFonts w:eastAsia="Times New Roman" w:cstheme="minorHAnsi"/>
                <w:bCs/>
                <w:sz w:val="18"/>
                <w:szCs w:val="18"/>
              </w:rPr>
            </w:pPr>
            <w:bookmarkStart w:id="19" w:name="_Hlk536513800"/>
            <w:r w:rsidRPr="00346809">
              <w:rPr>
                <w:rFonts w:eastAsia="Times New Roman" w:cstheme="minorHAnsi"/>
                <w:bCs/>
                <w:sz w:val="18"/>
                <w:szCs w:val="18"/>
              </w:rPr>
              <w:t>Measure</w:t>
            </w:r>
          </w:p>
        </w:tc>
        <w:tc>
          <w:tcPr>
            <w:tcW w:w="766" w:type="pct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1FAEC8C" w14:textId="77777777" w:rsidR="0013673F" w:rsidRPr="00346809" w:rsidRDefault="0013673F" w:rsidP="0082138B">
            <w:pPr>
              <w:spacing w:after="0" w:line="240" w:lineRule="auto"/>
              <w:jc w:val="center"/>
              <w:rPr>
                <w:rFonts w:eastAsia="Times New Roman" w:cstheme="minorHAnsi"/>
                <w:bCs/>
                <w:sz w:val="18"/>
                <w:szCs w:val="18"/>
              </w:rPr>
            </w:pPr>
            <w:r w:rsidRPr="00346809">
              <w:rPr>
                <w:rFonts w:eastAsia="Times New Roman" w:cstheme="minorHAnsi"/>
                <w:bCs/>
                <w:sz w:val="18"/>
                <w:szCs w:val="18"/>
              </w:rPr>
              <w:t>Placebo</w:t>
            </w:r>
          </w:p>
        </w:tc>
        <w:tc>
          <w:tcPr>
            <w:tcW w:w="806" w:type="pct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2519DBD" w14:textId="77777777" w:rsidR="0013673F" w:rsidRPr="00346809" w:rsidRDefault="0013673F" w:rsidP="0082138B">
            <w:pPr>
              <w:spacing w:after="0" w:line="240" w:lineRule="auto"/>
              <w:jc w:val="center"/>
              <w:rPr>
                <w:rFonts w:eastAsia="Times New Roman" w:cstheme="minorHAnsi"/>
                <w:bCs/>
                <w:sz w:val="18"/>
                <w:szCs w:val="18"/>
              </w:rPr>
            </w:pPr>
            <w:r w:rsidRPr="00346809">
              <w:rPr>
                <w:rFonts w:eastAsia="Times New Roman" w:cstheme="minorHAnsi"/>
                <w:bCs/>
                <w:sz w:val="18"/>
                <w:szCs w:val="18"/>
              </w:rPr>
              <w:t xml:space="preserve">BUP-XR 300/100mg </w:t>
            </w:r>
          </w:p>
        </w:tc>
        <w:tc>
          <w:tcPr>
            <w:tcW w:w="811" w:type="pct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01D1E33" w14:textId="77777777" w:rsidR="0013673F" w:rsidRPr="00346809" w:rsidRDefault="0013673F" w:rsidP="0082138B">
            <w:pPr>
              <w:spacing w:after="0" w:line="240" w:lineRule="auto"/>
              <w:jc w:val="center"/>
              <w:rPr>
                <w:rFonts w:eastAsia="Times New Roman" w:cstheme="minorHAnsi"/>
                <w:bCs/>
                <w:sz w:val="18"/>
                <w:szCs w:val="18"/>
              </w:rPr>
            </w:pPr>
            <w:r w:rsidRPr="00346809">
              <w:rPr>
                <w:rFonts w:eastAsia="Times New Roman" w:cstheme="minorHAnsi"/>
                <w:bCs/>
                <w:sz w:val="18"/>
                <w:szCs w:val="18"/>
              </w:rPr>
              <w:t>Difference between BUP-XR 300/100mg and Placebo</w:t>
            </w:r>
          </w:p>
        </w:tc>
        <w:tc>
          <w:tcPr>
            <w:tcW w:w="769" w:type="pct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81C4964" w14:textId="77777777" w:rsidR="0013673F" w:rsidRPr="00346809" w:rsidRDefault="0013673F" w:rsidP="0082138B">
            <w:pPr>
              <w:spacing w:after="0" w:line="240" w:lineRule="auto"/>
              <w:jc w:val="center"/>
              <w:rPr>
                <w:rFonts w:eastAsia="Times New Roman" w:cstheme="minorHAnsi"/>
                <w:bCs/>
                <w:sz w:val="18"/>
                <w:szCs w:val="18"/>
              </w:rPr>
            </w:pPr>
            <w:r w:rsidRPr="00346809">
              <w:rPr>
                <w:rFonts w:eastAsia="Times New Roman" w:cstheme="minorHAnsi"/>
                <w:bCs/>
                <w:sz w:val="18"/>
                <w:szCs w:val="18"/>
              </w:rPr>
              <w:t xml:space="preserve">BUP-XR 300/300mg </w:t>
            </w:r>
          </w:p>
        </w:tc>
        <w:tc>
          <w:tcPr>
            <w:tcW w:w="808" w:type="pct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0386A61" w14:textId="77777777" w:rsidR="0013673F" w:rsidRPr="00346809" w:rsidRDefault="0013673F" w:rsidP="0082138B">
            <w:pPr>
              <w:spacing w:after="0" w:line="240" w:lineRule="auto"/>
              <w:jc w:val="center"/>
              <w:rPr>
                <w:rFonts w:eastAsia="Times New Roman" w:cstheme="minorHAnsi"/>
                <w:bCs/>
                <w:sz w:val="18"/>
                <w:szCs w:val="18"/>
              </w:rPr>
            </w:pPr>
            <w:r w:rsidRPr="00346809">
              <w:rPr>
                <w:rFonts w:eastAsia="Times New Roman" w:cstheme="minorHAnsi"/>
                <w:bCs/>
                <w:sz w:val="18"/>
                <w:szCs w:val="18"/>
              </w:rPr>
              <w:t>Difference between BUP-XR 300/300mg and Placebo</w:t>
            </w:r>
          </w:p>
        </w:tc>
      </w:tr>
      <w:tr w:rsidR="00346809" w:rsidRPr="00346809" w14:paraId="271A9FA0" w14:textId="77777777" w:rsidTr="0082138B">
        <w:trPr>
          <w:trHeight w:val="20"/>
        </w:trPr>
        <w:tc>
          <w:tcPr>
            <w:tcW w:w="104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B4DD872" w14:textId="77777777" w:rsidR="0013673F" w:rsidRPr="00346809" w:rsidRDefault="0013673F" w:rsidP="0082138B">
            <w:pPr>
              <w:spacing w:after="0" w:line="240" w:lineRule="auto"/>
              <w:jc w:val="center"/>
              <w:rPr>
                <w:rFonts w:eastAsia="Times New Roman" w:cstheme="minorHAnsi"/>
                <w:bCs/>
                <w:sz w:val="18"/>
                <w:szCs w:val="18"/>
              </w:rPr>
            </w:pPr>
            <w:r w:rsidRPr="00346809">
              <w:rPr>
                <w:rFonts w:eastAsia="Times New Roman" w:cstheme="minorHAnsi"/>
                <w:bCs/>
                <w:sz w:val="18"/>
                <w:szCs w:val="18"/>
              </w:rPr>
              <w:t> </w:t>
            </w:r>
          </w:p>
        </w:tc>
        <w:tc>
          <w:tcPr>
            <w:tcW w:w="46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475349A" w14:textId="77777777" w:rsidR="0013673F" w:rsidRPr="00346809" w:rsidRDefault="0013673F" w:rsidP="0082138B">
            <w:pPr>
              <w:spacing w:after="0" w:line="240" w:lineRule="auto"/>
              <w:jc w:val="center"/>
              <w:rPr>
                <w:rFonts w:eastAsia="Times New Roman" w:cstheme="minorHAnsi"/>
                <w:bCs/>
                <w:sz w:val="18"/>
                <w:szCs w:val="18"/>
              </w:rPr>
            </w:pPr>
            <w:r w:rsidRPr="00346809">
              <w:rPr>
                <w:rFonts w:eastAsia="Times New Roman" w:cstheme="minorHAnsi"/>
                <w:bCs/>
                <w:sz w:val="18"/>
                <w:szCs w:val="18"/>
              </w:rPr>
              <w:t>LS mean (SE)</w:t>
            </w:r>
          </w:p>
        </w:tc>
        <w:tc>
          <w:tcPr>
            <w:tcW w:w="29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F6FD1B5" w14:textId="77777777" w:rsidR="0013673F" w:rsidRPr="00346809" w:rsidRDefault="0013673F" w:rsidP="0082138B">
            <w:pPr>
              <w:spacing w:after="0" w:line="240" w:lineRule="auto"/>
              <w:jc w:val="center"/>
              <w:rPr>
                <w:rFonts w:eastAsia="Times New Roman" w:cstheme="minorHAnsi"/>
                <w:bCs/>
                <w:sz w:val="18"/>
                <w:szCs w:val="18"/>
              </w:rPr>
            </w:pPr>
            <w:r w:rsidRPr="00346809">
              <w:rPr>
                <w:rFonts w:eastAsia="Times New Roman" w:cstheme="minorHAnsi"/>
                <w:bCs/>
                <w:sz w:val="18"/>
                <w:szCs w:val="18"/>
              </w:rPr>
              <w:t>p-value</w:t>
            </w:r>
          </w:p>
        </w:tc>
        <w:tc>
          <w:tcPr>
            <w:tcW w:w="47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FCCFDD2" w14:textId="77777777" w:rsidR="0013673F" w:rsidRPr="00346809" w:rsidRDefault="0013673F" w:rsidP="0082138B">
            <w:pPr>
              <w:spacing w:after="0" w:line="240" w:lineRule="auto"/>
              <w:jc w:val="center"/>
              <w:rPr>
                <w:rFonts w:eastAsia="Times New Roman" w:cstheme="minorHAnsi"/>
                <w:bCs/>
                <w:sz w:val="18"/>
                <w:szCs w:val="18"/>
              </w:rPr>
            </w:pPr>
            <w:r w:rsidRPr="00346809">
              <w:rPr>
                <w:rFonts w:eastAsia="Times New Roman" w:cstheme="minorHAnsi"/>
                <w:bCs/>
                <w:sz w:val="18"/>
                <w:szCs w:val="18"/>
              </w:rPr>
              <w:t>LS mean (SE)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6323ECC" w14:textId="77777777" w:rsidR="0013673F" w:rsidRPr="00346809" w:rsidRDefault="0013673F" w:rsidP="0082138B">
            <w:pPr>
              <w:spacing w:after="0" w:line="240" w:lineRule="auto"/>
              <w:jc w:val="center"/>
              <w:rPr>
                <w:rFonts w:eastAsia="Times New Roman" w:cstheme="minorHAnsi"/>
                <w:bCs/>
                <w:sz w:val="18"/>
                <w:szCs w:val="18"/>
              </w:rPr>
            </w:pPr>
            <w:r w:rsidRPr="00346809">
              <w:rPr>
                <w:rFonts w:eastAsia="Times New Roman" w:cstheme="minorHAnsi"/>
                <w:bCs/>
                <w:sz w:val="18"/>
                <w:szCs w:val="18"/>
              </w:rPr>
              <w:t>p-value</w:t>
            </w:r>
          </w:p>
        </w:tc>
        <w:tc>
          <w:tcPr>
            <w:tcW w:w="47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0A00C52" w14:textId="77777777" w:rsidR="0013673F" w:rsidRPr="00346809" w:rsidRDefault="0013673F" w:rsidP="0082138B">
            <w:pPr>
              <w:spacing w:after="0" w:line="240" w:lineRule="auto"/>
              <w:jc w:val="center"/>
              <w:rPr>
                <w:rFonts w:eastAsia="Times New Roman" w:cstheme="minorHAnsi"/>
                <w:bCs/>
                <w:sz w:val="18"/>
                <w:szCs w:val="18"/>
              </w:rPr>
            </w:pPr>
            <w:r w:rsidRPr="00346809">
              <w:rPr>
                <w:rFonts w:eastAsia="Times New Roman" w:cstheme="minorHAnsi"/>
                <w:bCs/>
                <w:sz w:val="18"/>
                <w:szCs w:val="18"/>
              </w:rPr>
              <w:t>LS mean difference (SE)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7059B6C" w14:textId="77777777" w:rsidR="0013673F" w:rsidRPr="00346809" w:rsidRDefault="0013673F" w:rsidP="0082138B">
            <w:pPr>
              <w:spacing w:after="0" w:line="240" w:lineRule="auto"/>
              <w:jc w:val="center"/>
              <w:rPr>
                <w:rFonts w:eastAsia="Times New Roman" w:cstheme="minorHAnsi"/>
                <w:bCs/>
                <w:sz w:val="18"/>
                <w:szCs w:val="18"/>
              </w:rPr>
            </w:pPr>
            <w:r w:rsidRPr="00346809">
              <w:rPr>
                <w:rFonts w:eastAsia="Times New Roman" w:cstheme="minorHAnsi"/>
                <w:bCs/>
                <w:sz w:val="18"/>
                <w:szCs w:val="18"/>
              </w:rPr>
              <w:t>p-value</w:t>
            </w:r>
          </w:p>
        </w:tc>
        <w:tc>
          <w:tcPr>
            <w:tcW w:w="43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D28852F" w14:textId="77777777" w:rsidR="0013673F" w:rsidRPr="00346809" w:rsidRDefault="0013673F" w:rsidP="0082138B">
            <w:pPr>
              <w:spacing w:after="0" w:line="240" w:lineRule="auto"/>
              <w:jc w:val="center"/>
              <w:rPr>
                <w:rFonts w:eastAsia="Times New Roman" w:cstheme="minorHAnsi"/>
                <w:bCs/>
                <w:sz w:val="18"/>
                <w:szCs w:val="18"/>
              </w:rPr>
            </w:pPr>
            <w:r w:rsidRPr="00346809">
              <w:rPr>
                <w:rFonts w:eastAsia="Times New Roman" w:cstheme="minorHAnsi"/>
                <w:bCs/>
                <w:sz w:val="18"/>
                <w:szCs w:val="18"/>
              </w:rPr>
              <w:t>LS mean (SE)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68A14CC" w14:textId="77777777" w:rsidR="0013673F" w:rsidRPr="00346809" w:rsidRDefault="0013673F" w:rsidP="0082138B">
            <w:pPr>
              <w:spacing w:after="0" w:line="240" w:lineRule="auto"/>
              <w:jc w:val="center"/>
              <w:rPr>
                <w:rFonts w:eastAsia="Times New Roman" w:cstheme="minorHAnsi"/>
                <w:bCs/>
                <w:sz w:val="18"/>
                <w:szCs w:val="18"/>
              </w:rPr>
            </w:pPr>
            <w:r w:rsidRPr="00346809">
              <w:rPr>
                <w:rFonts w:eastAsia="Times New Roman" w:cstheme="minorHAnsi"/>
                <w:bCs/>
                <w:sz w:val="18"/>
                <w:szCs w:val="18"/>
              </w:rPr>
              <w:t>p-value</w:t>
            </w:r>
          </w:p>
        </w:tc>
        <w:tc>
          <w:tcPr>
            <w:tcW w:w="47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A4C9CD7" w14:textId="77777777" w:rsidR="0013673F" w:rsidRPr="00346809" w:rsidRDefault="0013673F" w:rsidP="0082138B">
            <w:pPr>
              <w:spacing w:after="0" w:line="240" w:lineRule="auto"/>
              <w:jc w:val="center"/>
              <w:rPr>
                <w:rFonts w:eastAsia="Times New Roman" w:cstheme="minorHAnsi"/>
                <w:bCs/>
                <w:sz w:val="18"/>
                <w:szCs w:val="18"/>
              </w:rPr>
            </w:pPr>
            <w:r w:rsidRPr="00346809">
              <w:rPr>
                <w:rFonts w:eastAsia="Times New Roman" w:cstheme="minorHAnsi"/>
                <w:bCs/>
                <w:sz w:val="18"/>
                <w:szCs w:val="18"/>
              </w:rPr>
              <w:t>LS mean difference (SE)</w:t>
            </w:r>
          </w:p>
        </w:tc>
        <w:tc>
          <w:tcPr>
            <w:tcW w:w="33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829CFED" w14:textId="77777777" w:rsidR="0013673F" w:rsidRPr="00346809" w:rsidRDefault="0013673F" w:rsidP="0082138B">
            <w:pPr>
              <w:spacing w:after="0" w:line="240" w:lineRule="auto"/>
              <w:jc w:val="center"/>
              <w:rPr>
                <w:rFonts w:eastAsia="Times New Roman" w:cstheme="minorHAnsi"/>
                <w:bCs/>
                <w:sz w:val="18"/>
                <w:szCs w:val="18"/>
              </w:rPr>
            </w:pPr>
            <w:r w:rsidRPr="00346809">
              <w:rPr>
                <w:rFonts w:eastAsia="Times New Roman" w:cstheme="minorHAnsi"/>
                <w:bCs/>
                <w:sz w:val="18"/>
                <w:szCs w:val="18"/>
              </w:rPr>
              <w:t>p-value</w:t>
            </w:r>
          </w:p>
        </w:tc>
      </w:tr>
      <w:tr w:rsidR="00346809" w:rsidRPr="00346809" w14:paraId="172AF808" w14:textId="77777777" w:rsidTr="0082138B">
        <w:trPr>
          <w:trHeight w:val="20"/>
        </w:trPr>
        <w:tc>
          <w:tcPr>
            <w:tcW w:w="104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36A7F83" w14:textId="77777777" w:rsidR="0013673F" w:rsidRPr="00346809" w:rsidRDefault="0013673F" w:rsidP="0082138B">
            <w:pPr>
              <w:spacing w:after="0" w:line="240" w:lineRule="auto"/>
              <w:rPr>
                <w:rFonts w:eastAsia="Times New Roman" w:cstheme="minorHAnsi"/>
                <w:bCs/>
                <w:sz w:val="18"/>
                <w:szCs w:val="18"/>
              </w:rPr>
            </w:pPr>
            <w:r w:rsidRPr="00346809">
              <w:rPr>
                <w:rFonts w:eastAsia="Times New Roman" w:cstheme="minorHAnsi"/>
                <w:bCs/>
                <w:sz w:val="18"/>
                <w:szCs w:val="18"/>
              </w:rPr>
              <w:t> </w:t>
            </w:r>
          </w:p>
        </w:tc>
        <w:tc>
          <w:tcPr>
            <w:tcW w:w="3959" w:type="pct"/>
            <w:gridSpan w:val="10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000000" w:themeFill="text1"/>
            <w:vAlign w:val="center"/>
            <w:hideMark/>
          </w:tcPr>
          <w:p w14:paraId="67AA9BE1" w14:textId="77777777" w:rsidR="0013673F" w:rsidRPr="00346809" w:rsidRDefault="0013673F" w:rsidP="0082138B">
            <w:pPr>
              <w:spacing w:after="0" w:line="240" w:lineRule="auto"/>
              <w:jc w:val="center"/>
              <w:rPr>
                <w:rFonts w:eastAsia="Times New Roman" w:cstheme="minorHAnsi"/>
                <w:bCs/>
                <w:sz w:val="18"/>
                <w:szCs w:val="18"/>
              </w:rPr>
            </w:pPr>
            <w:r w:rsidRPr="00346809">
              <w:rPr>
                <w:rFonts w:eastAsia="Times New Roman" w:cstheme="minorHAnsi"/>
                <w:bCs/>
                <w:sz w:val="18"/>
                <w:szCs w:val="18"/>
              </w:rPr>
              <w:t>Change from Baseline to Week 25</w:t>
            </w:r>
          </w:p>
        </w:tc>
      </w:tr>
      <w:tr w:rsidR="00346809" w:rsidRPr="00346809" w14:paraId="3D7AD361" w14:textId="77777777" w:rsidTr="00B46CB9">
        <w:trPr>
          <w:trHeight w:val="20"/>
        </w:trPr>
        <w:tc>
          <w:tcPr>
            <w:tcW w:w="1041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67A16F5" w14:textId="77777777" w:rsidR="0013673F" w:rsidRPr="00346809" w:rsidRDefault="0013673F" w:rsidP="0082138B">
            <w:pPr>
              <w:spacing w:after="0" w:line="240" w:lineRule="auto"/>
              <w:rPr>
                <w:rFonts w:eastAsia="Times New Roman" w:cstheme="minorHAnsi"/>
                <w:bCs/>
                <w:sz w:val="18"/>
                <w:szCs w:val="18"/>
              </w:rPr>
            </w:pPr>
            <w:r w:rsidRPr="00346809">
              <w:rPr>
                <w:rFonts w:eastAsia="Times New Roman" w:cstheme="minorHAnsi"/>
                <w:bCs/>
                <w:sz w:val="18"/>
                <w:szCs w:val="18"/>
              </w:rPr>
              <w:t>EQ-5D</w:t>
            </w:r>
          </w:p>
        </w:tc>
        <w:tc>
          <w:tcPr>
            <w:tcW w:w="46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4CF9CDA" w14:textId="54A5DE73" w:rsidR="0013673F" w:rsidRPr="00346809" w:rsidRDefault="0013673F" w:rsidP="0082138B">
            <w:pPr>
              <w:spacing w:after="0" w:line="240" w:lineRule="auto"/>
              <w:jc w:val="center"/>
              <w:rPr>
                <w:rFonts w:eastAsia="Times New Roman" w:cstheme="minorHAnsi"/>
                <w:sz w:val="18"/>
                <w:szCs w:val="18"/>
              </w:rPr>
            </w:pPr>
          </w:p>
        </w:tc>
        <w:tc>
          <w:tcPr>
            <w:tcW w:w="29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BC14DF5" w14:textId="79CD50E8" w:rsidR="0013673F" w:rsidRPr="00346809" w:rsidRDefault="0013673F" w:rsidP="0082138B">
            <w:pPr>
              <w:spacing w:after="0" w:line="240" w:lineRule="auto"/>
              <w:jc w:val="center"/>
              <w:rPr>
                <w:rFonts w:eastAsia="Times New Roman" w:cstheme="minorHAnsi"/>
                <w:sz w:val="18"/>
                <w:szCs w:val="18"/>
              </w:rPr>
            </w:pPr>
          </w:p>
        </w:tc>
        <w:tc>
          <w:tcPr>
            <w:tcW w:w="47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1D88619" w14:textId="4C8D2B39" w:rsidR="0013673F" w:rsidRPr="00346809" w:rsidRDefault="0013673F" w:rsidP="0082138B">
            <w:pPr>
              <w:spacing w:after="0" w:line="240" w:lineRule="auto"/>
              <w:jc w:val="center"/>
              <w:rPr>
                <w:rFonts w:eastAsia="Times New Roman" w:cstheme="minorHAnsi"/>
                <w:sz w:val="18"/>
                <w:szCs w:val="18"/>
              </w:rPr>
            </w:pP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A9D3B9C" w14:textId="011CE516" w:rsidR="0013673F" w:rsidRPr="00346809" w:rsidRDefault="0013673F" w:rsidP="0082138B">
            <w:pPr>
              <w:spacing w:after="0" w:line="240" w:lineRule="auto"/>
              <w:jc w:val="center"/>
              <w:rPr>
                <w:rFonts w:eastAsia="Times New Roman" w:cstheme="minorHAnsi"/>
                <w:sz w:val="18"/>
                <w:szCs w:val="18"/>
              </w:rPr>
            </w:pPr>
          </w:p>
        </w:tc>
        <w:tc>
          <w:tcPr>
            <w:tcW w:w="47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D0490EF" w14:textId="5DF0FCBE" w:rsidR="0013673F" w:rsidRPr="00346809" w:rsidRDefault="0013673F" w:rsidP="0082138B">
            <w:pPr>
              <w:spacing w:after="0" w:line="240" w:lineRule="auto"/>
              <w:jc w:val="center"/>
              <w:rPr>
                <w:rFonts w:eastAsia="Times New Roman" w:cstheme="minorHAnsi"/>
                <w:sz w:val="18"/>
                <w:szCs w:val="18"/>
              </w:rPr>
            </w:pP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33902AE" w14:textId="67F2854E" w:rsidR="0013673F" w:rsidRPr="00346809" w:rsidRDefault="0013673F" w:rsidP="0082138B">
            <w:pPr>
              <w:spacing w:after="0" w:line="240" w:lineRule="auto"/>
              <w:jc w:val="center"/>
              <w:rPr>
                <w:rFonts w:eastAsia="Times New Roman" w:cstheme="minorHAnsi"/>
                <w:sz w:val="18"/>
                <w:szCs w:val="18"/>
              </w:rPr>
            </w:pPr>
          </w:p>
        </w:tc>
        <w:tc>
          <w:tcPr>
            <w:tcW w:w="43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D28AF97" w14:textId="27AB0BDA" w:rsidR="0013673F" w:rsidRPr="00346809" w:rsidRDefault="0013673F" w:rsidP="0082138B">
            <w:pPr>
              <w:spacing w:after="0" w:line="240" w:lineRule="auto"/>
              <w:jc w:val="center"/>
              <w:rPr>
                <w:rFonts w:eastAsia="Times New Roman" w:cstheme="minorHAnsi"/>
                <w:sz w:val="18"/>
                <w:szCs w:val="18"/>
              </w:rPr>
            </w:pP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CE520A7" w14:textId="60DA097E" w:rsidR="0013673F" w:rsidRPr="00346809" w:rsidRDefault="0013673F" w:rsidP="0082138B">
            <w:pPr>
              <w:spacing w:after="0" w:line="240" w:lineRule="auto"/>
              <w:jc w:val="center"/>
              <w:rPr>
                <w:rFonts w:eastAsia="Times New Roman" w:cstheme="minorHAnsi"/>
                <w:sz w:val="18"/>
                <w:szCs w:val="18"/>
              </w:rPr>
            </w:pPr>
          </w:p>
        </w:tc>
        <w:tc>
          <w:tcPr>
            <w:tcW w:w="47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D22769E" w14:textId="09B7879B" w:rsidR="0013673F" w:rsidRPr="00346809" w:rsidRDefault="0013673F" w:rsidP="0082138B">
            <w:pPr>
              <w:spacing w:after="0" w:line="240" w:lineRule="auto"/>
              <w:jc w:val="center"/>
              <w:rPr>
                <w:rFonts w:eastAsia="Times New Roman" w:cstheme="minorHAnsi"/>
                <w:sz w:val="18"/>
                <w:szCs w:val="18"/>
              </w:rPr>
            </w:pPr>
          </w:p>
        </w:tc>
        <w:tc>
          <w:tcPr>
            <w:tcW w:w="33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E2D5DF8" w14:textId="4D21188C" w:rsidR="0013673F" w:rsidRPr="00346809" w:rsidRDefault="0013673F" w:rsidP="0082138B">
            <w:pPr>
              <w:spacing w:after="0" w:line="240" w:lineRule="auto"/>
              <w:jc w:val="center"/>
              <w:rPr>
                <w:rFonts w:eastAsia="Times New Roman" w:cstheme="minorHAnsi"/>
                <w:sz w:val="18"/>
                <w:szCs w:val="18"/>
              </w:rPr>
            </w:pPr>
          </w:p>
        </w:tc>
      </w:tr>
      <w:tr w:rsidR="00346809" w:rsidRPr="00346809" w14:paraId="10FF851D" w14:textId="77777777" w:rsidTr="00B46CB9">
        <w:trPr>
          <w:trHeight w:val="20"/>
        </w:trPr>
        <w:tc>
          <w:tcPr>
            <w:tcW w:w="1041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C0BF360" w14:textId="77777777" w:rsidR="0013673F" w:rsidRPr="00346809" w:rsidRDefault="0013673F" w:rsidP="0082138B">
            <w:pPr>
              <w:spacing w:after="0" w:line="240" w:lineRule="auto"/>
              <w:ind w:firstLineChars="100" w:firstLine="180"/>
              <w:rPr>
                <w:rFonts w:eastAsia="Times New Roman" w:cstheme="minorHAnsi"/>
                <w:sz w:val="18"/>
                <w:szCs w:val="18"/>
              </w:rPr>
            </w:pPr>
            <w:r w:rsidRPr="00346809">
              <w:rPr>
                <w:rFonts w:eastAsia="Times New Roman" w:cstheme="minorHAnsi"/>
                <w:sz w:val="18"/>
                <w:szCs w:val="18"/>
              </w:rPr>
              <w:t>Index</w:t>
            </w:r>
          </w:p>
        </w:tc>
        <w:tc>
          <w:tcPr>
            <w:tcW w:w="46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1847A1F" w14:textId="203CAB13" w:rsidR="0013673F" w:rsidRPr="00346809" w:rsidRDefault="0082138B" w:rsidP="0082138B">
            <w:pPr>
              <w:spacing w:after="0" w:line="240" w:lineRule="auto"/>
              <w:jc w:val="center"/>
              <w:rPr>
                <w:rFonts w:eastAsia="Times New Roman" w:cstheme="minorHAnsi"/>
                <w:sz w:val="18"/>
                <w:szCs w:val="18"/>
              </w:rPr>
            </w:pPr>
            <w:r w:rsidRPr="00346809">
              <w:rPr>
                <w:rFonts w:eastAsia="Times New Roman" w:cstheme="minorHAnsi"/>
                <w:sz w:val="18"/>
                <w:szCs w:val="18"/>
              </w:rPr>
              <w:t>-0.05 (0.02)</w:t>
            </w:r>
          </w:p>
        </w:tc>
        <w:tc>
          <w:tcPr>
            <w:tcW w:w="29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24DE5B5" w14:textId="62E9389A" w:rsidR="0013673F" w:rsidRPr="00346809" w:rsidRDefault="0082138B" w:rsidP="0082138B">
            <w:pPr>
              <w:spacing w:after="0" w:line="240" w:lineRule="auto"/>
              <w:jc w:val="center"/>
              <w:rPr>
                <w:rFonts w:eastAsia="Times New Roman" w:cstheme="minorHAnsi"/>
                <w:bCs/>
                <w:sz w:val="18"/>
                <w:szCs w:val="18"/>
              </w:rPr>
            </w:pPr>
            <w:r w:rsidRPr="00346809">
              <w:rPr>
                <w:rFonts w:eastAsia="Times New Roman" w:cstheme="minorHAnsi"/>
                <w:sz w:val="18"/>
                <w:szCs w:val="18"/>
              </w:rPr>
              <w:t>0.009</w:t>
            </w:r>
          </w:p>
        </w:tc>
        <w:tc>
          <w:tcPr>
            <w:tcW w:w="47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172208D" w14:textId="0D6B3C13" w:rsidR="0013673F" w:rsidRPr="00346809" w:rsidRDefault="0082138B" w:rsidP="0082138B">
            <w:pPr>
              <w:spacing w:after="0" w:line="240" w:lineRule="auto"/>
              <w:jc w:val="center"/>
              <w:rPr>
                <w:rFonts w:eastAsia="Times New Roman" w:cstheme="minorHAnsi"/>
                <w:sz w:val="18"/>
                <w:szCs w:val="18"/>
              </w:rPr>
            </w:pPr>
            <w:r w:rsidRPr="00346809">
              <w:rPr>
                <w:rFonts w:eastAsia="Times New Roman" w:cstheme="minorHAnsi"/>
                <w:sz w:val="18"/>
                <w:szCs w:val="18"/>
              </w:rPr>
              <w:t>-0.01 (0.01)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257AC38" w14:textId="12019552" w:rsidR="0013673F" w:rsidRPr="00346809" w:rsidRDefault="0082138B" w:rsidP="0082138B">
            <w:pPr>
              <w:spacing w:after="0" w:line="240" w:lineRule="auto"/>
              <w:jc w:val="center"/>
              <w:rPr>
                <w:rFonts w:eastAsia="Times New Roman" w:cstheme="minorHAnsi"/>
                <w:sz w:val="18"/>
                <w:szCs w:val="18"/>
              </w:rPr>
            </w:pPr>
            <w:r w:rsidRPr="00346809">
              <w:rPr>
                <w:rFonts w:eastAsia="Times New Roman" w:cstheme="minorHAnsi"/>
                <w:sz w:val="18"/>
                <w:szCs w:val="18"/>
              </w:rPr>
              <w:t>0.356</w:t>
            </w:r>
          </w:p>
        </w:tc>
        <w:tc>
          <w:tcPr>
            <w:tcW w:w="47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876C8DF" w14:textId="3EC49A9E" w:rsidR="0013673F" w:rsidRPr="00346809" w:rsidRDefault="0082138B" w:rsidP="0082138B">
            <w:pPr>
              <w:spacing w:after="0" w:line="240" w:lineRule="auto"/>
              <w:jc w:val="center"/>
              <w:rPr>
                <w:rFonts w:eastAsia="Times New Roman" w:cstheme="minorHAnsi"/>
                <w:sz w:val="18"/>
                <w:szCs w:val="18"/>
              </w:rPr>
            </w:pPr>
            <w:r w:rsidRPr="00346809">
              <w:rPr>
                <w:rFonts w:eastAsia="Times New Roman" w:cstheme="minorHAnsi"/>
                <w:sz w:val="18"/>
                <w:szCs w:val="18"/>
              </w:rPr>
              <w:t>0.04 (0.02)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004D566" w14:textId="243A0B99" w:rsidR="0013673F" w:rsidRPr="00346809" w:rsidRDefault="0082138B" w:rsidP="0082138B">
            <w:pPr>
              <w:spacing w:after="0" w:line="240" w:lineRule="auto"/>
              <w:jc w:val="center"/>
              <w:rPr>
                <w:rFonts w:eastAsia="Times New Roman" w:cstheme="minorHAnsi"/>
                <w:sz w:val="18"/>
                <w:szCs w:val="18"/>
              </w:rPr>
            </w:pPr>
            <w:r w:rsidRPr="00346809">
              <w:rPr>
                <w:rFonts w:eastAsia="Times New Roman" w:cstheme="minorHAnsi"/>
                <w:sz w:val="18"/>
                <w:szCs w:val="18"/>
              </w:rPr>
              <w:t>0.056</w:t>
            </w:r>
          </w:p>
        </w:tc>
        <w:tc>
          <w:tcPr>
            <w:tcW w:w="43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47B8159" w14:textId="5535F08C" w:rsidR="0013673F" w:rsidRPr="00346809" w:rsidRDefault="0082138B" w:rsidP="0082138B">
            <w:pPr>
              <w:spacing w:after="0" w:line="240" w:lineRule="auto"/>
              <w:jc w:val="center"/>
              <w:rPr>
                <w:rFonts w:eastAsia="Times New Roman" w:cstheme="minorHAnsi"/>
                <w:sz w:val="18"/>
                <w:szCs w:val="18"/>
              </w:rPr>
            </w:pPr>
            <w:r w:rsidRPr="00346809">
              <w:rPr>
                <w:rFonts w:eastAsia="Times New Roman" w:cstheme="minorHAnsi"/>
                <w:sz w:val="18"/>
                <w:szCs w:val="18"/>
              </w:rPr>
              <w:t>0.01 (0.01)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11DFE42" w14:textId="46A96B76" w:rsidR="0013673F" w:rsidRPr="00346809" w:rsidRDefault="0082138B" w:rsidP="0082138B">
            <w:pPr>
              <w:spacing w:after="0" w:line="240" w:lineRule="auto"/>
              <w:jc w:val="center"/>
              <w:rPr>
                <w:rFonts w:eastAsia="Times New Roman" w:cstheme="minorHAnsi"/>
                <w:sz w:val="18"/>
                <w:szCs w:val="18"/>
              </w:rPr>
            </w:pPr>
            <w:r w:rsidRPr="00346809">
              <w:rPr>
                <w:rFonts w:eastAsia="Times New Roman" w:cstheme="minorHAnsi"/>
                <w:sz w:val="18"/>
                <w:szCs w:val="18"/>
              </w:rPr>
              <w:t>0.378</w:t>
            </w:r>
          </w:p>
        </w:tc>
        <w:tc>
          <w:tcPr>
            <w:tcW w:w="47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6B01C64" w14:textId="2F610664" w:rsidR="0013673F" w:rsidRPr="00346809" w:rsidRDefault="0082138B" w:rsidP="0082138B">
            <w:pPr>
              <w:spacing w:after="0" w:line="240" w:lineRule="auto"/>
              <w:jc w:val="center"/>
              <w:rPr>
                <w:rFonts w:eastAsia="Times New Roman" w:cstheme="minorHAnsi"/>
                <w:sz w:val="18"/>
                <w:szCs w:val="18"/>
              </w:rPr>
            </w:pPr>
            <w:r w:rsidRPr="00346809">
              <w:rPr>
                <w:rFonts w:eastAsia="Times New Roman" w:cstheme="minorHAnsi"/>
                <w:sz w:val="18"/>
                <w:szCs w:val="18"/>
              </w:rPr>
              <w:t>0.06 (0.02)</w:t>
            </w:r>
          </w:p>
        </w:tc>
        <w:tc>
          <w:tcPr>
            <w:tcW w:w="33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D3E102E" w14:textId="3311AE1A" w:rsidR="0013673F" w:rsidRPr="00346809" w:rsidRDefault="0082138B" w:rsidP="0082138B">
            <w:pPr>
              <w:spacing w:after="0" w:line="240" w:lineRule="auto"/>
              <w:jc w:val="center"/>
              <w:rPr>
                <w:rFonts w:eastAsia="Times New Roman" w:cstheme="minorHAnsi"/>
                <w:bCs/>
                <w:sz w:val="18"/>
                <w:szCs w:val="18"/>
              </w:rPr>
            </w:pPr>
            <w:r w:rsidRPr="00346809">
              <w:rPr>
                <w:rFonts w:eastAsia="Times New Roman" w:cstheme="minorHAnsi"/>
                <w:bCs/>
                <w:sz w:val="18"/>
                <w:szCs w:val="18"/>
              </w:rPr>
              <w:t>0.003</w:t>
            </w:r>
          </w:p>
        </w:tc>
      </w:tr>
      <w:tr w:rsidR="00346809" w:rsidRPr="00346809" w14:paraId="04FB68FC" w14:textId="77777777" w:rsidTr="00B46CB9">
        <w:trPr>
          <w:trHeight w:val="20"/>
        </w:trPr>
        <w:tc>
          <w:tcPr>
            <w:tcW w:w="1041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5A25931" w14:textId="77777777" w:rsidR="0013673F" w:rsidRPr="00346809" w:rsidRDefault="0013673F" w:rsidP="0082138B">
            <w:pPr>
              <w:spacing w:after="0" w:line="240" w:lineRule="auto"/>
              <w:ind w:firstLineChars="100" w:firstLine="180"/>
              <w:rPr>
                <w:rFonts w:eastAsia="Times New Roman" w:cstheme="minorHAnsi"/>
                <w:sz w:val="18"/>
                <w:szCs w:val="18"/>
              </w:rPr>
            </w:pPr>
            <w:r w:rsidRPr="00346809">
              <w:rPr>
                <w:rFonts w:eastAsia="Times New Roman" w:cstheme="minorHAnsi"/>
                <w:sz w:val="18"/>
                <w:szCs w:val="18"/>
              </w:rPr>
              <w:t>VAS</w:t>
            </w:r>
          </w:p>
        </w:tc>
        <w:tc>
          <w:tcPr>
            <w:tcW w:w="46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044745C" w14:textId="0FEFA610" w:rsidR="0013673F" w:rsidRPr="00346809" w:rsidRDefault="0082138B" w:rsidP="0082138B">
            <w:pPr>
              <w:spacing w:after="0" w:line="240" w:lineRule="auto"/>
              <w:jc w:val="center"/>
              <w:rPr>
                <w:rFonts w:eastAsia="Times New Roman" w:cstheme="minorHAnsi"/>
                <w:sz w:val="18"/>
                <w:szCs w:val="18"/>
              </w:rPr>
            </w:pPr>
            <w:r w:rsidRPr="00346809">
              <w:rPr>
                <w:rFonts w:eastAsia="Times New Roman" w:cstheme="minorHAnsi"/>
                <w:sz w:val="18"/>
                <w:szCs w:val="18"/>
              </w:rPr>
              <w:t>-2.</w:t>
            </w:r>
            <w:r w:rsidR="00247D33" w:rsidRPr="00346809">
              <w:rPr>
                <w:rFonts w:eastAsia="Times New Roman" w:cstheme="minorHAnsi"/>
                <w:sz w:val="18"/>
                <w:szCs w:val="18"/>
              </w:rPr>
              <w:t>6</w:t>
            </w:r>
            <w:r w:rsidRPr="00346809">
              <w:rPr>
                <w:rFonts w:eastAsia="Times New Roman" w:cstheme="minorHAnsi"/>
                <w:sz w:val="18"/>
                <w:szCs w:val="18"/>
              </w:rPr>
              <w:t xml:space="preserve"> (2.</w:t>
            </w:r>
            <w:r w:rsidR="00247D33" w:rsidRPr="00346809">
              <w:rPr>
                <w:rFonts w:eastAsia="Times New Roman" w:cstheme="minorHAnsi"/>
                <w:sz w:val="18"/>
                <w:szCs w:val="18"/>
              </w:rPr>
              <w:t>2</w:t>
            </w:r>
            <w:r w:rsidRPr="00346809">
              <w:rPr>
                <w:rFonts w:eastAsia="Times New Roman" w:cstheme="minorHAnsi"/>
                <w:sz w:val="18"/>
                <w:szCs w:val="18"/>
              </w:rPr>
              <w:t>)</w:t>
            </w:r>
          </w:p>
        </w:tc>
        <w:tc>
          <w:tcPr>
            <w:tcW w:w="29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D30B2CE" w14:textId="0372895B" w:rsidR="0013673F" w:rsidRPr="00346809" w:rsidRDefault="0082138B" w:rsidP="0082138B">
            <w:pPr>
              <w:spacing w:after="0" w:line="240" w:lineRule="auto"/>
              <w:jc w:val="center"/>
              <w:rPr>
                <w:rFonts w:eastAsia="Times New Roman" w:cstheme="minorHAnsi"/>
                <w:sz w:val="18"/>
                <w:szCs w:val="18"/>
              </w:rPr>
            </w:pPr>
            <w:r w:rsidRPr="00346809">
              <w:rPr>
                <w:rFonts w:eastAsia="Times New Roman" w:cstheme="minorHAnsi"/>
                <w:sz w:val="18"/>
                <w:szCs w:val="18"/>
              </w:rPr>
              <w:t>0.235</w:t>
            </w:r>
          </w:p>
        </w:tc>
        <w:tc>
          <w:tcPr>
            <w:tcW w:w="47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0486A51" w14:textId="753E1AD2" w:rsidR="0013673F" w:rsidRPr="00346809" w:rsidRDefault="0082138B" w:rsidP="0082138B">
            <w:pPr>
              <w:spacing w:after="0" w:line="240" w:lineRule="auto"/>
              <w:jc w:val="center"/>
              <w:rPr>
                <w:rFonts w:eastAsia="Times New Roman" w:cstheme="minorHAnsi"/>
                <w:sz w:val="18"/>
                <w:szCs w:val="18"/>
              </w:rPr>
            </w:pPr>
            <w:r w:rsidRPr="00346809">
              <w:rPr>
                <w:rFonts w:eastAsia="Times New Roman" w:cstheme="minorHAnsi"/>
                <w:sz w:val="18"/>
                <w:szCs w:val="18"/>
              </w:rPr>
              <w:t>4.</w:t>
            </w:r>
            <w:r w:rsidR="00247D33" w:rsidRPr="00346809">
              <w:rPr>
                <w:rFonts w:eastAsia="Times New Roman" w:cstheme="minorHAnsi"/>
                <w:sz w:val="18"/>
                <w:szCs w:val="18"/>
              </w:rPr>
              <w:t>9</w:t>
            </w:r>
            <w:r w:rsidR="008616D2" w:rsidRPr="00346809">
              <w:rPr>
                <w:rFonts w:eastAsia="Times New Roman" w:cstheme="minorHAnsi"/>
                <w:sz w:val="18"/>
                <w:szCs w:val="18"/>
              </w:rPr>
              <w:t xml:space="preserve"> (1.2)</w:t>
            </w:r>
          </w:p>
        </w:tc>
        <w:tc>
          <w:tcPr>
            <w:tcW w:w="333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5238B54" w14:textId="6B254A7A" w:rsidR="0013673F" w:rsidRPr="00346809" w:rsidRDefault="0082138B" w:rsidP="0082138B">
            <w:pPr>
              <w:spacing w:after="0" w:line="240" w:lineRule="auto"/>
              <w:jc w:val="center"/>
              <w:rPr>
                <w:rFonts w:eastAsia="Times New Roman" w:cstheme="minorHAnsi"/>
                <w:bCs/>
                <w:sz w:val="18"/>
                <w:szCs w:val="18"/>
              </w:rPr>
            </w:pPr>
            <w:r w:rsidRPr="00346809">
              <w:rPr>
                <w:rFonts w:eastAsia="Times New Roman" w:cstheme="minorHAnsi"/>
                <w:bCs/>
                <w:sz w:val="18"/>
                <w:szCs w:val="18"/>
              </w:rPr>
              <w:t>&lt;0.001</w:t>
            </w:r>
          </w:p>
        </w:tc>
        <w:tc>
          <w:tcPr>
            <w:tcW w:w="47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FA4F08E" w14:textId="3B1963D3" w:rsidR="0013673F" w:rsidRPr="00346809" w:rsidRDefault="0082138B" w:rsidP="0082138B">
            <w:pPr>
              <w:spacing w:after="0" w:line="240" w:lineRule="auto"/>
              <w:jc w:val="center"/>
              <w:rPr>
                <w:rFonts w:eastAsia="Times New Roman" w:cstheme="minorHAnsi"/>
                <w:sz w:val="18"/>
                <w:szCs w:val="18"/>
              </w:rPr>
            </w:pPr>
            <w:r w:rsidRPr="00346809">
              <w:rPr>
                <w:rFonts w:eastAsia="Times New Roman" w:cstheme="minorHAnsi"/>
                <w:sz w:val="18"/>
                <w:szCs w:val="18"/>
              </w:rPr>
              <w:t>7.4 (2.</w:t>
            </w:r>
            <w:r w:rsidR="00247D33" w:rsidRPr="00346809">
              <w:rPr>
                <w:rFonts w:eastAsia="Times New Roman" w:cstheme="minorHAnsi"/>
                <w:sz w:val="18"/>
                <w:szCs w:val="18"/>
              </w:rPr>
              <w:t>5</w:t>
            </w:r>
            <w:r w:rsidRPr="00346809">
              <w:rPr>
                <w:rFonts w:eastAsia="Times New Roman" w:cstheme="minorHAnsi"/>
                <w:sz w:val="18"/>
                <w:szCs w:val="18"/>
              </w:rPr>
              <w:t>)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5AD45AA" w14:textId="5AB20440" w:rsidR="0013673F" w:rsidRPr="00346809" w:rsidRDefault="0082138B" w:rsidP="0082138B">
            <w:pPr>
              <w:spacing w:after="0" w:line="240" w:lineRule="auto"/>
              <w:jc w:val="center"/>
              <w:rPr>
                <w:rFonts w:eastAsia="Times New Roman" w:cstheme="minorHAnsi"/>
                <w:bCs/>
                <w:sz w:val="18"/>
                <w:szCs w:val="18"/>
              </w:rPr>
            </w:pPr>
            <w:r w:rsidRPr="00346809">
              <w:rPr>
                <w:rFonts w:eastAsia="Times New Roman" w:cstheme="minorHAnsi"/>
                <w:bCs/>
                <w:sz w:val="18"/>
                <w:szCs w:val="18"/>
              </w:rPr>
              <w:t>0.003</w:t>
            </w:r>
          </w:p>
        </w:tc>
        <w:tc>
          <w:tcPr>
            <w:tcW w:w="43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3564892" w14:textId="12AD6E06" w:rsidR="0013673F" w:rsidRPr="00346809" w:rsidRDefault="0082138B" w:rsidP="0082138B">
            <w:pPr>
              <w:spacing w:after="0" w:line="240" w:lineRule="auto"/>
              <w:jc w:val="center"/>
              <w:rPr>
                <w:rFonts w:eastAsia="Times New Roman" w:cstheme="minorHAnsi"/>
                <w:sz w:val="18"/>
                <w:szCs w:val="18"/>
              </w:rPr>
            </w:pPr>
            <w:r w:rsidRPr="00346809">
              <w:rPr>
                <w:rFonts w:eastAsia="Times New Roman" w:cstheme="minorHAnsi"/>
                <w:sz w:val="18"/>
                <w:szCs w:val="18"/>
              </w:rPr>
              <w:t>3.1 (1.2)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02B03A0" w14:textId="028D1FC3" w:rsidR="0013673F" w:rsidRPr="00346809" w:rsidRDefault="0082138B" w:rsidP="0082138B">
            <w:pPr>
              <w:spacing w:after="0" w:line="240" w:lineRule="auto"/>
              <w:jc w:val="center"/>
              <w:rPr>
                <w:rFonts w:eastAsia="Times New Roman" w:cstheme="minorHAnsi"/>
                <w:sz w:val="18"/>
                <w:szCs w:val="18"/>
              </w:rPr>
            </w:pPr>
            <w:r w:rsidRPr="00346809">
              <w:rPr>
                <w:rFonts w:eastAsia="Times New Roman" w:cstheme="minorHAnsi"/>
                <w:sz w:val="18"/>
                <w:szCs w:val="18"/>
              </w:rPr>
              <w:t>0.0</w:t>
            </w:r>
            <w:r w:rsidR="00547690" w:rsidRPr="00346809">
              <w:rPr>
                <w:rFonts w:eastAsia="Times New Roman" w:cstheme="minorHAnsi"/>
                <w:sz w:val="18"/>
                <w:szCs w:val="18"/>
              </w:rPr>
              <w:t>10</w:t>
            </w:r>
          </w:p>
        </w:tc>
        <w:tc>
          <w:tcPr>
            <w:tcW w:w="47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D36CAE6" w14:textId="5C56BB48" w:rsidR="0013673F" w:rsidRPr="00346809" w:rsidRDefault="0082138B" w:rsidP="0082138B">
            <w:pPr>
              <w:spacing w:after="0" w:line="240" w:lineRule="auto"/>
              <w:jc w:val="center"/>
              <w:rPr>
                <w:rFonts w:eastAsia="Times New Roman" w:cstheme="minorHAnsi"/>
                <w:sz w:val="18"/>
                <w:szCs w:val="18"/>
              </w:rPr>
            </w:pPr>
            <w:r w:rsidRPr="00346809">
              <w:rPr>
                <w:rFonts w:eastAsia="Times New Roman" w:cstheme="minorHAnsi"/>
                <w:sz w:val="18"/>
                <w:szCs w:val="18"/>
              </w:rPr>
              <w:t>5.7 (2.</w:t>
            </w:r>
            <w:r w:rsidR="00247D33" w:rsidRPr="00346809">
              <w:rPr>
                <w:rFonts w:eastAsia="Times New Roman" w:cstheme="minorHAnsi"/>
                <w:sz w:val="18"/>
                <w:szCs w:val="18"/>
              </w:rPr>
              <w:t>5</w:t>
            </w:r>
            <w:r w:rsidRPr="00346809">
              <w:rPr>
                <w:rFonts w:eastAsia="Times New Roman" w:cstheme="minorHAnsi"/>
                <w:sz w:val="18"/>
                <w:szCs w:val="18"/>
              </w:rPr>
              <w:t>)</w:t>
            </w:r>
          </w:p>
        </w:tc>
        <w:tc>
          <w:tcPr>
            <w:tcW w:w="33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A128EC2" w14:textId="1D54CF5F" w:rsidR="0013673F" w:rsidRPr="00346809" w:rsidRDefault="0082138B" w:rsidP="0082138B">
            <w:pPr>
              <w:spacing w:after="0" w:line="240" w:lineRule="auto"/>
              <w:jc w:val="center"/>
              <w:rPr>
                <w:rFonts w:eastAsia="Times New Roman" w:cstheme="minorHAnsi"/>
                <w:bCs/>
                <w:sz w:val="18"/>
                <w:szCs w:val="18"/>
              </w:rPr>
            </w:pPr>
            <w:r w:rsidRPr="00346809">
              <w:rPr>
                <w:rFonts w:eastAsia="Times New Roman" w:cstheme="minorHAnsi"/>
                <w:bCs/>
                <w:sz w:val="18"/>
                <w:szCs w:val="18"/>
              </w:rPr>
              <w:t>0.02</w:t>
            </w:r>
            <w:r w:rsidR="00547690" w:rsidRPr="00346809">
              <w:rPr>
                <w:rFonts w:eastAsia="Times New Roman" w:cstheme="minorHAnsi"/>
                <w:bCs/>
                <w:sz w:val="18"/>
                <w:szCs w:val="18"/>
              </w:rPr>
              <w:t>1</w:t>
            </w:r>
          </w:p>
        </w:tc>
      </w:tr>
      <w:tr w:rsidR="00346809" w:rsidRPr="00346809" w14:paraId="1E241E04" w14:textId="77777777" w:rsidTr="00B46CB9">
        <w:trPr>
          <w:trHeight w:val="20"/>
        </w:trPr>
        <w:tc>
          <w:tcPr>
            <w:tcW w:w="1041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BF73ED4" w14:textId="77777777" w:rsidR="0013673F" w:rsidRPr="00346809" w:rsidRDefault="0013673F" w:rsidP="0082138B">
            <w:pPr>
              <w:spacing w:after="0" w:line="240" w:lineRule="auto"/>
              <w:rPr>
                <w:rFonts w:eastAsia="Times New Roman" w:cstheme="minorHAnsi"/>
                <w:bCs/>
                <w:sz w:val="18"/>
                <w:szCs w:val="18"/>
              </w:rPr>
            </w:pPr>
            <w:r w:rsidRPr="00346809">
              <w:rPr>
                <w:rFonts w:eastAsia="Times New Roman" w:cstheme="minorHAnsi"/>
                <w:bCs/>
                <w:sz w:val="18"/>
                <w:szCs w:val="18"/>
              </w:rPr>
              <w:t>SF-36v2</w:t>
            </w:r>
          </w:p>
        </w:tc>
        <w:tc>
          <w:tcPr>
            <w:tcW w:w="46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7320F32" w14:textId="002AD773" w:rsidR="0013673F" w:rsidRPr="00346809" w:rsidRDefault="0013673F" w:rsidP="0082138B">
            <w:pPr>
              <w:spacing w:after="0" w:line="240" w:lineRule="auto"/>
              <w:jc w:val="center"/>
              <w:rPr>
                <w:rFonts w:eastAsia="Times New Roman" w:cstheme="minorHAnsi"/>
                <w:sz w:val="18"/>
                <w:szCs w:val="18"/>
              </w:rPr>
            </w:pPr>
          </w:p>
        </w:tc>
        <w:tc>
          <w:tcPr>
            <w:tcW w:w="29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67DA097" w14:textId="05614899" w:rsidR="0013673F" w:rsidRPr="00346809" w:rsidRDefault="0013673F" w:rsidP="0082138B">
            <w:pPr>
              <w:spacing w:after="0" w:line="240" w:lineRule="auto"/>
              <w:jc w:val="center"/>
              <w:rPr>
                <w:rFonts w:eastAsia="Times New Roman" w:cstheme="minorHAnsi"/>
                <w:sz w:val="18"/>
                <w:szCs w:val="18"/>
              </w:rPr>
            </w:pPr>
          </w:p>
        </w:tc>
        <w:tc>
          <w:tcPr>
            <w:tcW w:w="47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C86C03C" w14:textId="695BE4B1" w:rsidR="0013673F" w:rsidRPr="00346809" w:rsidRDefault="0013673F" w:rsidP="0082138B">
            <w:pPr>
              <w:spacing w:after="0" w:line="240" w:lineRule="auto"/>
              <w:jc w:val="center"/>
              <w:rPr>
                <w:rFonts w:eastAsia="Times New Roman" w:cstheme="minorHAnsi"/>
                <w:sz w:val="18"/>
                <w:szCs w:val="18"/>
              </w:rPr>
            </w:pP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8898F8B" w14:textId="5E33193B" w:rsidR="0013673F" w:rsidRPr="00346809" w:rsidRDefault="0013673F" w:rsidP="0082138B">
            <w:pPr>
              <w:spacing w:after="0" w:line="240" w:lineRule="auto"/>
              <w:jc w:val="center"/>
              <w:rPr>
                <w:rFonts w:eastAsia="Times New Roman" w:cstheme="minorHAnsi"/>
                <w:sz w:val="18"/>
                <w:szCs w:val="18"/>
              </w:rPr>
            </w:pPr>
          </w:p>
        </w:tc>
        <w:tc>
          <w:tcPr>
            <w:tcW w:w="47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054A7DC" w14:textId="2897AF76" w:rsidR="0013673F" w:rsidRPr="00346809" w:rsidRDefault="0013673F" w:rsidP="0082138B">
            <w:pPr>
              <w:spacing w:after="0" w:line="240" w:lineRule="auto"/>
              <w:jc w:val="center"/>
              <w:rPr>
                <w:rFonts w:eastAsia="Times New Roman" w:cstheme="minorHAnsi"/>
                <w:sz w:val="18"/>
                <w:szCs w:val="18"/>
              </w:rPr>
            </w:pP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AB846AA" w14:textId="0E7B3B1E" w:rsidR="0013673F" w:rsidRPr="00346809" w:rsidRDefault="0013673F" w:rsidP="0082138B">
            <w:pPr>
              <w:spacing w:after="0" w:line="240" w:lineRule="auto"/>
              <w:jc w:val="center"/>
              <w:rPr>
                <w:rFonts w:eastAsia="Times New Roman" w:cstheme="minorHAnsi"/>
                <w:sz w:val="18"/>
                <w:szCs w:val="18"/>
              </w:rPr>
            </w:pPr>
          </w:p>
        </w:tc>
        <w:tc>
          <w:tcPr>
            <w:tcW w:w="43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A7BB3E4" w14:textId="78772960" w:rsidR="0013673F" w:rsidRPr="00346809" w:rsidRDefault="0013673F" w:rsidP="0082138B">
            <w:pPr>
              <w:spacing w:after="0" w:line="240" w:lineRule="auto"/>
              <w:jc w:val="center"/>
              <w:rPr>
                <w:rFonts w:eastAsia="Times New Roman" w:cstheme="minorHAnsi"/>
                <w:sz w:val="18"/>
                <w:szCs w:val="18"/>
              </w:rPr>
            </w:pP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6B0E24F" w14:textId="09360554" w:rsidR="0013673F" w:rsidRPr="00346809" w:rsidRDefault="0013673F" w:rsidP="0082138B">
            <w:pPr>
              <w:spacing w:after="0" w:line="240" w:lineRule="auto"/>
              <w:jc w:val="center"/>
              <w:rPr>
                <w:rFonts w:eastAsia="Times New Roman" w:cstheme="minorHAnsi"/>
                <w:sz w:val="18"/>
                <w:szCs w:val="18"/>
              </w:rPr>
            </w:pPr>
          </w:p>
        </w:tc>
        <w:tc>
          <w:tcPr>
            <w:tcW w:w="47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AE6B82F" w14:textId="75E910CA" w:rsidR="0013673F" w:rsidRPr="00346809" w:rsidRDefault="0013673F" w:rsidP="0082138B">
            <w:pPr>
              <w:spacing w:after="0" w:line="240" w:lineRule="auto"/>
              <w:jc w:val="center"/>
              <w:rPr>
                <w:rFonts w:eastAsia="Times New Roman" w:cstheme="minorHAnsi"/>
                <w:sz w:val="18"/>
                <w:szCs w:val="18"/>
              </w:rPr>
            </w:pPr>
          </w:p>
        </w:tc>
        <w:tc>
          <w:tcPr>
            <w:tcW w:w="33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034A17E" w14:textId="22F396B3" w:rsidR="0013673F" w:rsidRPr="00346809" w:rsidRDefault="0013673F" w:rsidP="0082138B">
            <w:pPr>
              <w:spacing w:after="0" w:line="240" w:lineRule="auto"/>
              <w:jc w:val="center"/>
              <w:rPr>
                <w:rFonts w:eastAsia="Times New Roman" w:cstheme="minorHAnsi"/>
                <w:sz w:val="18"/>
                <w:szCs w:val="18"/>
              </w:rPr>
            </w:pPr>
          </w:p>
        </w:tc>
      </w:tr>
      <w:tr w:rsidR="00346809" w:rsidRPr="00346809" w14:paraId="1DBB873F" w14:textId="77777777" w:rsidTr="00B46CB9">
        <w:trPr>
          <w:trHeight w:val="20"/>
        </w:trPr>
        <w:tc>
          <w:tcPr>
            <w:tcW w:w="1041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AA03E9E" w14:textId="77777777" w:rsidR="0013673F" w:rsidRPr="00346809" w:rsidRDefault="0013673F" w:rsidP="0082138B">
            <w:pPr>
              <w:spacing w:after="0" w:line="240" w:lineRule="auto"/>
              <w:ind w:left="150"/>
              <w:rPr>
                <w:rFonts w:eastAsia="Times New Roman" w:cstheme="minorHAnsi"/>
                <w:sz w:val="18"/>
                <w:szCs w:val="18"/>
              </w:rPr>
            </w:pPr>
            <w:r w:rsidRPr="00346809">
              <w:rPr>
                <w:rFonts w:eastAsia="Times New Roman" w:cstheme="minorHAnsi"/>
                <w:sz w:val="18"/>
                <w:szCs w:val="18"/>
              </w:rPr>
              <w:t>Physical component summary</w:t>
            </w:r>
          </w:p>
        </w:tc>
        <w:tc>
          <w:tcPr>
            <w:tcW w:w="46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08F11F6" w14:textId="606C813C" w:rsidR="0013673F" w:rsidRPr="00346809" w:rsidRDefault="00247D33" w:rsidP="0082138B">
            <w:pPr>
              <w:spacing w:after="0" w:line="240" w:lineRule="auto"/>
              <w:jc w:val="center"/>
              <w:rPr>
                <w:rFonts w:eastAsia="Times New Roman" w:cstheme="minorHAnsi"/>
                <w:sz w:val="18"/>
                <w:szCs w:val="18"/>
              </w:rPr>
            </w:pPr>
            <w:r w:rsidRPr="00346809">
              <w:rPr>
                <w:rFonts w:eastAsia="Times New Roman" w:cstheme="minorHAnsi"/>
                <w:sz w:val="18"/>
                <w:szCs w:val="18"/>
              </w:rPr>
              <w:t>-1.5 (0.9)</w:t>
            </w:r>
          </w:p>
        </w:tc>
        <w:tc>
          <w:tcPr>
            <w:tcW w:w="29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BB0C6B0" w14:textId="5A2B81BE" w:rsidR="0013673F" w:rsidRPr="00346809" w:rsidRDefault="00247D33" w:rsidP="0082138B">
            <w:pPr>
              <w:spacing w:after="0" w:line="240" w:lineRule="auto"/>
              <w:jc w:val="center"/>
              <w:rPr>
                <w:rFonts w:eastAsia="Times New Roman" w:cstheme="minorHAnsi"/>
                <w:bCs/>
                <w:sz w:val="18"/>
                <w:szCs w:val="18"/>
              </w:rPr>
            </w:pPr>
            <w:r w:rsidRPr="00346809">
              <w:rPr>
                <w:rFonts w:eastAsia="Times New Roman" w:cstheme="minorHAnsi"/>
                <w:bCs/>
                <w:sz w:val="18"/>
                <w:szCs w:val="18"/>
              </w:rPr>
              <w:t>0.</w:t>
            </w:r>
            <w:r w:rsidR="00975F32" w:rsidRPr="00346809">
              <w:rPr>
                <w:rFonts w:eastAsia="Times New Roman" w:cstheme="minorHAnsi"/>
                <w:bCs/>
                <w:sz w:val="18"/>
                <w:szCs w:val="18"/>
              </w:rPr>
              <w:t>100</w:t>
            </w:r>
          </w:p>
        </w:tc>
        <w:tc>
          <w:tcPr>
            <w:tcW w:w="47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7C309E2" w14:textId="422FC313" w:rsidR="0013673F" w:rsidRPr="00346809" w:rsidRDefault="00247D33" w:rsidP="0082138B">
            <w:pPr>
              <w:spacing w:after="0" w:line="240" w:lineRule="auto"/>
              <w:jc w:val="center"/>
              <w:rPr>
                <w:rFonts w:eastAsia="Times New Roman" w:cstheme="minorHAnsi"/>
                <w:sz w:val="18"/>
                <w:szCs w:val="18"/>
              </w:rPr>
            </w:pPr>
            <w:r w:rsidRPr="00346809">
              <w:rPr>
                <w:rFonts w:eastAsia="Times New Roman" w:cstheme="minorHAnsi"/>
                <w:sz w:val="18"/>
                <w:szCs w:val="18"/>
              </w:rPr>
              <w:t xml:space="preserve">1.5 (0.5) 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05EE291" w14:textId="4ED59972" w:rsidR="0013673F" w:rsidRPr="00346809" w:rsidRDefault="00247D33" w:rsidP="0082138B">
            <w:pPr>
              <w:spacing w:after="0" w:line="240" w:lineRule="auto"/>
              <w:jc w:val="center"/>
              <w:rPr>
                <w:rFonts w:eastAsia="Times New Roman" w:cstheme="minorHAnsi"/>
                <w:bCs/>
                <w:sz w:val="18"/>
                <w:szCs w:val="18"/>
              </w:rPr>
            </w:pPr>
            <w:r w:rsidRPr="00346809">
              <w:rPr>
                <w:rFonts w:eastAsia="Times New Roman" w:cstheme="minorHAnsi"/>
                <w:bCs/>
                <w:sz w:val="18"/>
                <w:szCs w:val="18"/>
              </w:rPr>
              <w:t>0.00</w:t>
            </w:r>
            <w:r w:rsidR="00547690" w:rsidRPr="00346809">
              <w:rPr>
                <w:rFonts w:eastAsia="Times New Roman" w:cstheme="minorHAnsi"/>
                <w:bCs/>
                <w:sz w:val="18"/>
                <w:szCs w:val="18"/>
              </w:rPr>
              <w:t>5</w:t>
            </w:r>
          </w:p>
        </w:tc>
        <w:tc>
          <w:tcPr>
            <w:tcW w:w="47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326A8BE" w14:textId="1CFFE51D" w:rsidR="0013673F" w:rsidRPr="00346809" w:rsidRDefault="00247D33" w:rsidP="0082138B">
            <w:pPr>
              <w:spacing w:after="0" w:line="240" w:lineRule="auto"/>
              <w:jc w:val="center"/>
              <w:rPr>
                <w:rFonts w:eastAsia="Times New Roman" w:cstheme="minorHAnsi"/>
                <w:sz w:val="18"/>
                <w:szCs w:val="18"/>
              </w:rPr>
            </w:pPr>
            <w:r w:rsidRPr="00346809">
              <w:rPr>
                <w:rFonts w:eastAsia="Times New Roman" w:cstheme="minorHAnsi"/>
                <w:sz w:val="18"/>
                <w:szCs w:val="18"/>
              </w:rPr>
              <w:t>3.0 (1.0)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D247995" w14:textId="508CB85C" w:rsidR="0013673F" w:rsidRPr="00346809" w:rsidRDefault="00247D33" w:rsidP="0082138B">
            <w:pPr>
              <w:spacing w:after="0" w:line="240" w:lineRule="auto"/>
              <w:jc w:val="center"/>
              <w:rPr>
                <w:rFonts w:eastAsia="Times New Roman" w:cstheme="minorHAnsi"/>
                <w:bCs/>
                <w:sz w:val="18"/>
                <w:szCs w:val="18"/>
              </w:rPr>
            </w:pPr>
            <w:r w:rsidRPr="00346809">
              <w:rPr>
                <w:rFonts w:eastAsia="Times New Roman" w:cstheme="minorHAnsi"/>
                <w:bCs/>
                <w:sz w:val="18"/>
                <w:szCs w:val="18"/>
              </w:rPr>
              <w:t>0.00</w:t>
            </w:r>
            <w:r w:rsidR="00547690" w:rsidRPr="00346809">
              <w:rPr>
                <w:rFonts w:eastAsia="Times New Roman" w:cstheme="minorHAnsi"/>
                <w:bCs/>
                <w:sz w:val="18"/>
                <w:szCs w:val="18"/>
              </w:rPr>
              <w:t>3</w:t>
            </w:r>
          </w:p>
        </w:tc>
        <w:tc>
          <w:tcPr>
            <w:tcW w:w="43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B592CEF" w14:textId="1AC41C52" w:rsidR="0013673F" w:rsidRPr="00346809" w:rsidRDefault="00247D33" w:rsidP="0082138B">
            <w:pPr>
              <w:spacing w:after="0" w:line="240" w:lineRule="auto"/>
              <w:jc w:val="center"/>
              <w:rPr>
                <w:rFonts w:eastAsia="Times New Roman" w:cstheme="minorHAnsi"/>
                <w:sz w:val="18"/>
                <w:szCs w:val="18"/>
              </w:rPr>
            </w:pPr>
            <w:r w:rsidRPr="00346809">
              <w:rPr>
                <w:rFonts w:eastAsia="Times New Roman" w:cstheme="minorHAnsi"/>
                <w:sz w:val="18"/>
                <w:szCs w:val="18"/>
              </w:rPr>
              <w:t>2.1 (0.5)</w:t>
            </w:r>
          </w:p>
        </w:tc>
        <w:tc>
          <w:tcPr>
            <w:tcW w:w="333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71DA492" w14:textId="1CB83B6E" w:rsidR="0013673F" w:rsidRPr="00346809" w:rsidRDefault="00547690" w:rsidP="0082138B">
            <w:pPr>
              <w:spacing w:after="0" w:line="240" w:lineRule="auto"/>
              <w:jc w:val="center"/>
              <w:rPr>
                <w:rFonts w:eastAsia="Times New Roman" w:cstheme="minorHAnsi"/>
                <w:bCs/>
                <w:sz w:val="18"/>
                <w:szCs w:val="18"/>
              </w:rPr>
            </w:pPr>
            <w:r w:rsidRPr="00346809">
              <w:rPr>
                <w:rFonts w:eastAsia="Times New Roman" w:cstheme="minorHAnsi"/>
                <w:bCs/>
                <w:sz w:val="18"/>
                <w:szCs w:val="18"/>
              </w:rPr>
              <w:t>&lt;0.001</w:t>
            </w:r>
          </w:p>
        </w:tc>
        <w:tc>
          <w:tcPr>
            <w:tcW w:w="47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73F1D0E" w14:textId="7FADD2C6" w:rsidR="0013673F" w:rsidRPr="00346809" w:rsidRDefault="00247D33" w:rsidP="0082138B">
            <w:pPr>
              <w:spacing w:after="0" w:line="240" w:lineRule="auto"/>
              <w:jc w:val="center"/>
              <w:rPr>
                <w:rFonts w:eastAsia="Times New Roman" w:cstheme="minorHAnsi"/>
                <w:sz w:val="18"/>
                <w:szCs w:val="18"/>
              </w:rPr>
            </w:pPr>
            <w:r w:rsidRPr="00346809">
              <w:rPr>
                <w:rFonts w:eastAsia="Times New Roman" w:cstheme="minorHAnsi"/>
                <w:sz w:val="18"/>
                <w:szCs w:val="18"/>
              </w:rPr>
              <w:t>3.6 (1.0)</w:t>
            </w:r>
          </w:p>
        </w:tc>
        <w:tc>
          <w:tcPr>
            <w:tcW w:w="330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B4A5569" w14:textId="04182B7F" w:rsidR="0013673F" w:rsidRPr="00346809" w:rsidRDefault="00547690" w:rsidP="0082138B">
            <w:pPr>
              <w:spacing w:after="0" w:line="240" w:lineRule="auto"/>
              <w:jc w:val="center"/>
              <w:rPr>
                <w:rFonts w:eastAsia="Times New Roman" w:cstheme="minorHAnsi"/>
                <w:bCs/>
                <w:sz w:val="18"/>
                <w:szCs w:val="18"/>
              </w:rPr>
            </w:pPr>
            <w:r w:rsidRPr="00346809">
              <w:rPr>
                <w:rFonts w:eastAsia="Times New Roman" w:cstheme="minorHAnsi"/>
                <w:bCs/>
                <w:sz w:val="18"/>
                <w:szCs w:val="18"/>
              </w:rPr>
              <w:t>&lt;0.001</w:t>
            </w:r>
          </w:p>
        </w:tc>
      </w:tr>
      <w:tr w:rsidR="00346809" w:rsidRPr="00346809" w14:paraId="71118BF1" w14:textId="77777777" w:rsidTr="00B46CB9">
        <w:trPr>
          <w:trHeight w:val="20"/>
        </w:trPr>
        <w:tc>
          <w:tcPr>
            <w:tcW w:w="1041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E403728" w14:textId="77777777" w:rsidR="0013673F" w:rsidRPr="00346809" w:rsidRDefault="0013673F" w:rsidP="0082138B">
            <w:pPr>
              <w:spacing w:after="0" w:line="240" w:lineRule="auto"/>
              <w:ind w:left="150"/>
              <w:rPr>
                <w:rFonts w:eastAsia="Times New Roman" w:cstheme="minorHAnsi"/>
                <w:sz w:val="18"/>
                <w:szCs w:val="18"/>
              </w:rPr>
            </w:pPr>
            <w:r w:rsidRPr="00346809">
              <w:rPr>
                <w:rFonts w:eastAsia="Times New Roman" w:cstheme="minorHAnsi"/>
                <w:sz w:val="18"/>
                <w:szCs w:val="18"/>
              </w:rPr>
              <w:t>Mental component summary</w:t>
            </w:r>
          </w:p>
        </w:tc>
        <w:tc>
          <w:tcPr>
            <w:tcW w:w="46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090C702" w14:textId="230C417B" w:rsidR="0013673F" w:rsidRPr="00346809" w:rsidRDefault="00247D33" w:rsidP="0082138B">
            <w:pPr>
              <w:spacing w:after="0" w:line="240" w:lineRule="auto"/>
              <w:jc w:val="center"/>
              <w:rPr>
                <w:rFonts w:eastAsia="Times New Roman" w:cstheme="minorHAnsi"/>
                <w:sz w:val="18"/>
                <w:szCs w:val="18"/>
              </w:rPr>
            </w:pPr>
            <w:r w:rsidRPr="00346809">
              <w:rPr>
                <w:rFonts w:eastAsia="Times New Roman" w:cstheme="minorHAnsi"/>
                <w:sz w:val="18"/>
                <w:szCs w:val="18"/>
              </w:rPr>
              <w:t>1.9 (1.</w:t>
            </w:r>
            <w:r w:rsidR="0023444A" w:rsidRPr="00346809">
              <w:rPr>
                <w:rFonts w:eastAsia="Times New Roman" w:cstheme="minorHAnsi"/>
                <w:sz w:val="18"/>
                <w:szCs w:val="18"/>
              </w:rPr>
              <w:t>3</w:t>
            </w:r>
            <w:r w:rsidRPr="00346809">
              <w:rPr>
                <w:rFonts w:eastAsia="Times New Roman" w:cstheme="minorHAnsi"/>
                <w:sz w:val="18"/>
                <w:szCs w:val="18"/>
              </w:rPr>
              <w:t>)</w:t>
            </w:r>
          </w:p>
        </w:tc>
        <w:tc>
          <w:tcPr>
            <w:tcW w:w="29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D2F6A87" w14:textId="2F04604A" w:rsidR="0013673F" w:rsidRPr="00346809" w:rsidRDefault="0023444A" w:rsidP="0082138B">
            <w:pPr>
              <w:spacing w:after="0" w:line="240" w:lineRule="auto"/>
              <w:jc w:val="center"/>
              <w:rPr>
                <w:rFonts w:eastAsia="Times New Roman" w:cstheme="minorHAnsi"/>
                <w:sz w:val="18"/>
                <w:szCs w:val="18"/>
              </w:rPr>
            </w:pPr>
            <w:bookmarkStart w:id="20" w:name="_GoBack"/>
            <w:r w:rsidRPr="00346809">
              <w:rPr>
                <w:rFonts w:eastAsia="Times New Roman" w:cstheme="minorHAnsi"/>
                <w:sz w:val="18"/>
                <w:szCs w:val="18"/>
              </w:rPr>
              <w:t>0.131</w:t>
            </w:r>
            <w:bookmarkEnd w:id="20"/>
          </w:p>
        </w:tc>
        <w:tc>
          <w:tcPr>
            <w:tcW w:w="47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F166580" w14:textId="47A3712B" w:rsidR="0013673F" w:rsidRPr="00346809" w:rsidRDefault="0023444A" w:rsidP="0082138B">
            <w:pPr>
              <w:spacing w:after="0" w:line="240" w:lineRule="auto"/>
              <w:jc w:val="center"/>
              <w:rPr>
                <w:rFonts w:eastAsia="Times New Roman" w:cstheme="minorHAnsi"/>
                <w:sz w:val="18"/>
                <w:szCs w:val="18"/>
              </w:rPr>
            </w:pPr>
            <w:r w:rsidRPr="00346809">
              <w:rPr>
                <w:rFonts w:eastAsia="Times New Roman" w:cstheme="minorHAnsi"/>
                <w:sz w:val="18"/>
                <w:szCs w:val="18"/>
              </w:rPr>
              <w:t>4.2 (0.7)</w:t>
            </w:r>
          </w:p>
        </w:tc>
        <w:tc>
          <w:tcPr>
            <w:tcW w:w="333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940E300" w14:textId="7AF6DA65" w:rsidR="0013673F" w:rsidRPr="00346809" w:rsidRDefault="0023444A" w:rsidP="0082138B">
            <w:pPr>
              <w:spacing w:after="0" w:line="240" w:lineRule="auto"/>
              <w:jc w:val="center"/>
              <w:rPr>
                <w:rFonts w:eastAsia="Times New Roman" w:cstheme="minorHAnsi"/>
                <w:bCs/>
                <w:sz w:val="18"/>
                <w:szCs w:val="18"/>
              </w:rPr>
            </w:pPr>
            <w:r w:rsidRPr="00346809">
              <w:rPr>
                <w:rFonts w:eastAsia="Times New Roman" w:cstheme="minorHAnsi"/>
                <w:bCs/>
                <w:sz w:val="18"/>
                <w:szCs w:val="18"/>
              </w:rPr>
              <w:t>&lt;0.001</w:t>
            </w:r>
          </w:p>
        </w:tc>
        <w:tc>
          <w:tcPr>
            <w:tcW w:w="47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9514872" w14:textId="76BEBCCA" w:rsidR="0013673F" w:rsidRPr="00346809" w:rsidRDefault="0023444A" w:rsidP="0082138B">
            <w:pPr>
              <w:spacing w:after="0" w:line="240" w:lineRule="auto"/>
              <w:jc w:val="center"/>
              <w:rPr>
                <w:rFonts w:eastAsia="Times New Roman" w:cstheme="minorHAnsi"/>
                <w:sz w:val="18"/>
                <w:szCs w:val="18"/>
              </w:rPr>
            </w:pPr>
            <w:r w:rsidRPr="00346809">
              <w:rPr>
                <w:rFonts w:eastAsia="Times New Roman" w:cstheme="minorHAnsi"/>
                <w:sz w:val="18"/>
                <w:szCs w:val="18"/>
              </w:rPr>
              <w:t>2.3 (1.4)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E552844" w14:textId="0DA897CA" w:rsidR="0013673F" w:rsidRPr="00346809" w:rsidRDefault="0023444A" w:rsidP="0082138B">
            <w:pPr>
              <w:spacing w:after="0" w:line="240" w:lineRule="auto"/>
              <w:jc w:val="center"/>
              <w:rPr>
                <w:rFonts w:eastAsia="Times New Roman" w:cstheme="minorHAnsi"/>
                <w:sz w:val="18"/>
                <w:szCs w:val="18"/>
              </w:rPr>
            </w:pPr>
            <w:r w:rsidRPr="00346809">
              <w:rPr>
                <w:rFonts w:eastAsia="Times New Roman" w:cstheme="minorHAnsi"/>
                <w:sz w:val="18"/>
                <w:szCs w:val="18"/>
              </w:rPr>
              <w:t>0.107</w:t>
            </w:r>
          </w:p>
        </w:tc>
        <w:tc>
          <w:tcPr>
            <w:tcW w:w="43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3F66CEE" w14:textId="5288B89C" w:rsidR="0013673F" w:rsidRPr="00346809" w:rsidRDefault="0023444A" w:rsidP="0082138B">
            <w:pPr>
              <w:spacing w:after="0" w:line="240" w:lineRule="auto"/>
              <w:jc w:val="center"/>
              <w:rPr>
                <w:rFonts w:eastAsia="Times New Roman" w:cstheme="minorHAnsi"/>
                <w:sz w:val="18"/>
                <w:szCs w:val="18"/>
              </w:rPr>
            </w:pPr>
            <w:r w:rsidRPr="00346809">
              <w:rPr>
                <w:rFonts w:eastAsia="Times New Roman" w:cstheme="minorHAnsi"/>
                <w:sz w:val="18"/>
                <w:szCs w:val="18"/>
              </w:rPr>
              <w:t>4.6 (0.7)</w:t>
            </w:r>
          </w:p>
        </w:tc>
        <w:tc>
          <w:tcPr>
            <w:tcW w:w="333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FBDB117" w14:textId="0932BFDB" w:rsidR="0013673F" w:rsidRPr="00346809" w:rsidRDefault="0023444A" w:rsidP="0082138B">
            <w:pPr>
              <w:spacing w:after="0" w:line="240" w:lineRule="auto"/>
              <w:jc w:val="center"/>
              <w:rPr>
                <w:rFonts w:eastAsia="Times New Roman" w:cstheme="minorHAnsi"/>
                <w:bCs/>
                <w:sz w:val="18"/>
                <w:szCs w:val="18"/>
              </w:rPr>
            </w:pPr>
            <w:r w:rsidRPr="00346809">
              <w:rPr>
                <w:rFonts w:eastAsia="Times New Roman" w:cstheme="minorHAnsi"/>
                <w:bCs/>
                <w:sz w:val="18"/>
                <w:szCs w:val="18"/>
              </w:rPr>
              <w:t>&lt;0.001</w:t>
            </w:r>
          </w:p>
        </w:tc>
        <w:tc>
          <w:tcPr>
            <w:tcW w:w="47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B3F95E7" w14:textId="072C3329" w:rsidR="0013673F" w:rsidRPr="00346809" w:rsidRDefault="0023444A" w:rsidP="0082138B">
            <w:pPr>
              <w:spacing w:after="0" w:line="240" w:lineRule="auto"/>
              <w:jc w:val="center"/>
              <w:rPr>
                <w:rFonts w:eastAsia="Times New Roman" w:cstheme="minorHAnsi"/>
                <w:sz w:val="18"/>
                <w:szCs w:val="18"/>
              </w:rPr>
            </w:pPr>
            <w:r w:rsidRPr="00346809">
              <w:rPr>
                <w:rFonts w:eastAsia="Times New Roman" w:cstheme="minorHAnsi"/>
                <w:sz w:val="18"/>
                <w:szCs w:val="18"/>
              </w:rPr>
              <w:t>2.7 (1.4)</w:t>
            </w:r>
          </w:p>
        </w:tc>
        <w:tc>
          <w:tcPr>
            <w:tcW w:w="33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1666A87" w14:textId="14A28DA1" w:rsidR="0013673F" w:rsidRPr="00346809" w:rsidRDefault="0023444A" w:rsidP="0082138B">
            <w:pPr>
              <w:spacing w:after="0" w:line="240" w:lineRule="auto"/>
              <w:jc w:val="center"/>
              <w:rPr>
                <w:rFonts w:eastAsia="Times New Roman" w:cstheme="minorHAnsi"/>
                <w:sz w:val="18"/>
                <w:szCs w:val="18"/>
              </w:rPr>
            </w:pPr>
            <w:r w:rsidRPr="00346809">
              <w:rPr>
                <w:rFonts w:eastAsia="Times New Roman" w:cstheme="minorHAnsi"/>
                <w:sz w:val="18"/>
                <w:szCs w:val="18"/>
              </w:rPr>
              <w:t>0.057</w:t>
            </w:r>
          </w:p>
        </w:tc>
      </w:tr>
      <w:tr w:rsidR="00346809" w:rsidRPr="00346809" w14:paraId="0743E046" w14:textId="77777777" w:rsidTr="00B46CB9">
        <w:trPr>
          <w:trHeight w:val="20"/>
        </w:trPr>
        <w:tc>
          <w:tcPr>
            <w:tcW w:w="1041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93280A8" w14:textId="77777777" w:rsidR="0013673F" w:rsidRPr="00346809" w:rsidRDefault="0013673F" w:rsidP="0082138B">
            <w:pPr>
              <w:spacing w:after="0" w:line="240" w:lineRule="auto"/>
              <w:ind w:left="150"/>
              <w:rPr>
                <w:rFonts w:eastAsia="Times New Roman" w:cstheme="minorHAnsi"/>
                <w:sz w:val="18"/>
                <w:szCs w:val="18"/>
              </w:rPr>
            </w:pPr>
            <w:r w:rsidRPr="00346809">
              <w:rPr>
                <w:rFonts w:eastAsia="Times New Roman" w:cstheme="minorHAnsi"/>
                <w:sz w:val="18"/>
                <w:szCs w:val="18"/>
              </w:rPr>
              <w:t xml:space="preserve">Physical functioning </w:t>
            </w:r>
          </w:p>
        </w:tc>
        <w:tc>
          <w:tcPr>
            <w:tcW w:w="46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17E7A49" w14:textId="1FCA595B" w:rsidR="0013673F" w:rsidRPr="00346809" w:rsidRDefault="0023444A" w:rsidP="0082138B">
            <w:pPr>
              <w:spacing w:after="0" w:line="240" w:lineRule="auto"/>
              <w:jc w:val="center"/>
              <w:rPr>
                <w:rFonts w:eastAsia="Times New Roman" w:cstheme="minorHAnsi"/>
                <w:sz w:val="18"/>
                <w:szCs w:val="18"/>
              </w:rPr>
            </w:pPr>
            <w:r w:rsidRPr="00346809">
              <w:rPr>
                <w:rFonts w:eastAsia="Times New Roman" w:cstheme="minorHAnsi"/>
                <w:sz w:val="18"/>
                <w:szCs w:val="18"/>
              </w:rPr>
              <w:t>-2.1 (2.3)</w:t>
            </w:r>
          </w:p>
        </w:tc>
        <w:tc>
          <w:tcPr>
            <w:tcW w:w="29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C260069" w14:textId="48D67091" w:rsidR="0013673F" w:rsidRPr="00346809" w:rsidRDefault="0023444A" w:rsidP="0082138B">
            <w:pPr>
              <w:spacing w:after="0" w:line="240" w:lineRule="auto"/>
              <w:jc w:val="center"/>
              <w:rPr>
                <w:rFonts w:eastAsia="Times New Roman" w:cstheme="minorHAnsi"/>
                <w:sz w:val="18"/>
                <w:szCs w:val="18"/>
              </w:rPr>
            </w:pPr>
            <w:r w:rsidRPr="00346809">
              <w:rPr>
                <w:rFonts w:eastAsia="Times New Roman" w:cstheme="minorHAnsi"/>
                <w:sz w:val="18"/>
                <w:szCs w:val="18"/>
              </w:rPr>
              <w:t>0.355</w:t>
            </w:r>
          </w:p>
        </w:tc>
        <w:tc>
          <w:tcPr>
            <w:tcW w:w="47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8EA9755" w14:textId="39DE8645" w:rsidR="0013673F" w:rsidRPr="00346809" w:rsidRDefault="0023444A" w:rsidP="0082138B">
            <w:pPr>
              <w:spacing w:after="0" w:line="240" w:lineRule="auto"/>
              <w:jc w:val="center"/>
              <w:rPr>
                <w:rFonts w:eastAsia="Times New Roman" w:cstheme="minorHAnsi"/>
                <w:sz w:val="18"/>
                <w:szCs w:val="18"/>
              </w:rPr>
            </w:pPr>
            <w:r w:rsidRPr="00346809">
              <w:rPr>
                <w:rFonts w:eastAsia="Times New Roman" w:cstheme="minorHAnsi"/>
                <w:sz w:val="18"/>
                <w:szCs w:val="18"/>
              </w:rPr>
              <w:t>0.3 (1.3)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ABC73E5" w14:textId="04F92B38" w:rsidR="0013673F" w:rsidRPr="00346809" w:rsidRDefault="0023444A" w:rsidP="0082138B">
            <w:pPr>
              <w:spacing w:after="0" w:line="240" w:lineRule="auto"/>
              <w:jc w:val="center"/>
              <w:rPr>
                <w:rFonts w:eastAsia="Times New Roman" w:cstheme="minorHAnsi"/>
                <w:sz w:val="18"/>
                <w:szCs w:val="18"/>
              </w:rPr>
            </w:pPr>
            <w:r w:rsidRPr="00346809">
              <w:rPr>
                <w:rFonts w:eastAsia="Times New Roman" w:cstheme="minorHAnsi"/>
                <w:sz w:val="18"/>
                <w:szCs w:val="18"/>
              </w:rPr>
              <w:t>0.838</w:t>
            </w:r>
          </w:p>
        </w:tc>
        <w:tc>
          <w:tcPr>
            <w:tcW w:w="47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AB6CDC4" w14:textId="1E35E1B6" w:rsidR="0013673F" w:rsidRPr="00346809" w:rsidRDefault="0023444A" w:rsidP="0082138B">
            <w:pPr>
              <w:spacing w:after="0" w:line="240" w:lineRule="auto"/>
              <w:jc w:val="center"/>
              <w:rPr>
                <w:rFonts w:eastAsia="Times New Roman" w:cstheme="minorHAnsi"/>
                <w:sz w:val="18"/>
                <w:szCs w:val="18"/>
              </w:rPr>
            </w:pPr>
            <w:r w:rsidRPr="00346809">
              <w:rPr>
                <w:rFonts w:eastAsia="Times New Roman" w:cstheme="minorHAnsi"/>
                <w:sz w:val="18"/>
                <w:szCs w:val="18"/>
              </w:rPr>
              <w:t>2.4 (2.5)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200AD2C" w14:textId="21F86DC5" w:rsidR="0013673F" w:rsidRPr="00346809" w:rsidRDefault="0023444A" w:rsidP="0082138B">
            <w:pPr>
              <w:spacing w:after="0" w:line="240" w:lineRule="auto"/>
              <w:jc w:val="center"/>
              <w:rPr>
                <w:rFonts w:eastAsia="Times New Roman" w:cstheme="minorHAnsi"/>
                <w:sz w:val="18"/>
                <w:szCs w:val="18"/>
              </w:rPr>
            </w:pPr>
            <w:r w:rsidRPr="00346809">
              <w:rPr>
                <w:rFonts w:eastAsia="Times New Roman" w:cstheme="minorHAnsi"/>
                <w:sz w:val="18"/>
                <w:szCs w:val="18"/>
              </w:rPr>
              <w:t>0.342</w:t>
            </w:r>
          </w:p>
        </w:tc>
        <w:tc>
          <w:tcPr>
            <w:tcW w:w="43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F004A13" w14:textId="2862AF80" w:rsidR="0013673F" w:rsidRPr="00346809" w:rsidRDefault="0023444A" w:rsidP="0082138B">
            <w:pPr>
              <w:spacing w:after="0" w:line="240" w:lineRule="auto"/>
              <w:jc w:val="center"/>
              <w:rPr>
                <w:rFonts w:eastAsia="Times New Roman" w:cstheme="minorHAnsi"/>
                <w:sz w:val="18"/>
                <w:szCs w:val="18"/>
              </w:rPr>
            </w:pPr>
            <w:r w:rsidRPr="00346809">
              <w:rPr>
                <w:rFonts w:eastAsia="Times New Roman" w:cstheme="minorHAnsi"/>
                <w:sz w:val="18"/>
                <w:szCs w:val="18"/>
              </w:rPr>
              <w:t>3.1 (1.3)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926939E" w14:textId="6F1DAAC9" w:rsidR="0013673F" w:rsidRPr="00346809" w:rsidRDefault="0023444A" w:rsidP="0082138B">
            <w:pPr>
              <w:spacing w:after="0" w:line="240" w:lineRule="auto"/>
              <w:jc w:val="center"/>
              <w:rPr>
                <w:rFonts w:eastAsia="Times New Roman" w:cstheme="minorHAnsi"/>
                <w:bCs/>
                <w:sz w:val="18"/>
                <w:szCs w:val="18"/>
              </w:rPr>
            </w:pPr>
            <w:r w:rsidRPr="00346809">
              <w:rPr>
                <w:rFonts w:eastAsia="Times New Roman" w:cstheme="minorHAnsi"/>
                <w:bCs/>
                <w:sz w:val="18"/>
                <w:szCs w:val="18"/>
              </w:rPr>
              <w:t>0.022</w:t>
            </w:r>
          </w:p>
        </w:tc>
        <w:tc>
          <w:tcPr>
            <w:tcW w:w="47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7F9F0A3" w14:textId="1F8C2E65" w:rsidR="0013673F" w:rsidRPr="00346809" w:rsidRDefault="0023444A" w:rsidP="0082138B">
            <w:pPr>
              <w:spacing w:after="0" w:line="240" w:lineRule="auto"/>
              <w:jc w:val="center"/>
              <w:rPr>
                <w:rFonts w:eastAsia="Times New Roman" w:cstheme="minorHAnsi"/>
                <w:sz w:val="18"/>
                <w:szCs w:val="18"/>
              </w:rPr>
            </w:pPr>
            <w:r w:rsidRPr="00346809">
              <w:rPr>
                <w:rFonts w:eastAsia="Times New Roman" w:cstheme="minorHAnsi"/>
                <w:sz w:val="18"/>
                <w:szCs w:val="18"/>
              </w:rPr>
              <w:t>5.3 (2.5)</w:t>
            </w:r>
          </w:p>
        </w:tc>
        <w:tc>
          <w:tcPr>
            <w:tcW w:w="33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A9167B2" w14:textId="093D73EE" w:rsidR="0013673F" w:rsidRPr="00346809" w:rsidRDefault="0023444A" w:rsidP="0082138B">
            <w:pPr>
              <w:spacing w:after="0" w:line="240" w:lineRule="auto"/>
              <w:jc w:val="center"/>
              <w:rPr>
                <w:rFonts w:eastAsia="Times New Roman" w:cstheme="minorHAnsi"/>
                <w:bCs/>
                <w:sz w:val="18"/>
                <w:szCs w:val="18"/>
              </w:rPr>
            </w:pPr>
            <w:r w:rsidRPr="00346809">
              <w:rPr>
                <w:rFonts w:eastAsia="Times New Roman" w:cstheme="minorHAnsi"/>
                <w:bCs/>
                <w:sz w:val="18"/>
                <w:szCs w:val="18"/>
              </w:rPr>
              <w:t>0.036</w:t>
            </w:r>
          </w:p>
        </w:tc>
      </w:tr>
      <w:tr w:rsidR="00346809" w:rsidRPr="00346809" w14:paraId="59C15378" w14:textId="77777777" w:rsidTr="00B46CB9">
        <w:trPr>
          <w:trHeight w:val="20"/>
        </w:trPr>
        <w:tc>
          <w:tcPr>
            <w:tcW w:w="1041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1FF9148" w14:textId="77777777" w:rsidR="0013673F" w:rsidRPr="00346809" w:rsidRDefault="0013673F" w:rsidP="0082138B">
            <w:pPr>
              <w:spacing w:after="0" w:line="240" w:lineRule="auto"/>
              <w:ind w:left="150"/>
              <w:rPr>
                <w:rFonts w:eastAsia="Times New Roman" w:cstheme="minorHAnsi"/>
                <w:sz w:val="18"/>
                <w:szCs w:val="18"/>
              </w:rPr>
            </w:pPr>
            <w:r w:rsidRPr="00346809">
              <w:rPr>
                <w:rFonts w:eastAsia="Times New Roman" w:cstheme="minorHAnsi"/>
                <w:sz w:val="18"/>
                <w:szCs w:val="18"/>
              </w:rPr>
              <w:t xml:space="preserve">Role physical </w:t>
            </w:r>
          </w:p>
        </w:tc>
        <w:tc>
          <w:tcPr>
            <w:tcW w:w="46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475454E" w14:textId="107484B4" w:rsidR="0013673F" w:rsidRPr="00346809" w:rsidRDefault="0023444A" w:rsidP="0082138B">
            <w:pPr>
              <w:spacing w:after="0" w:line="240" w:lineRule="auto"/>
              <w:jc w:val="center"/>
              <w:rPr>
                <w:rFonts w:eastAsia="Times New Roman" w:cstheme="minorHAnsi"/>
                <w:sz w:val="18"/>
                <w:szCs w:val="18"/>
              </w:rPr>
            </w:pPr>
            <w:r w:rsidRPr="00346809">
              <w:rPr>
                <w:rFonts w:eastAsia="Times New Roman" w:cstheme="minorHAnsi"/>
                <w:sz w:val="18"/>
                <w:szCs w:val="18"/>
              </w:rPr>
              <w:t>0.1 (2.9)</w:t>
            </w:r>
          </w:p>
        </w:tc>
        <w:tc>
          <w:tcPr>
            <w:tcW w:w="29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1F0AC7C" w14:textId="4D7FB260" w:rsidR="0013673F" w:rsidRPr="00346809" w:rsidRDefault="0023444A" w:rsidP="0082138B">
            <w:pPr>
              <w:spacing w:after="0" w:line="240" w:lineRule="auto"/>
              <w:jc w:val="center"/>
              <w:rPr>
                <w:rFonts w:eastAsia="Times New Roman" w:cstheme="minorHAnsi"/>
                <w:sz w:val="18"/>
                <w:szCs w:val="18"/>
              </w:rPr>
            </w:pPr>
            <w:r w:rsidRPr="00346809">
              <w:rPr>
                <w:rFonts w:eastAsia="Times New Roman" w:cstheme="minorHAnsi"/>
                <w:sz w:val="18"/>
                <w:szCs w:val="18"/>
              </w:rPr>
              <w:t>0.972</w:t>
            </w:r>
          </w:p>
        </w:tc>
        <w:tc>
          <w:tcPr>
            <w:tcW w:w="47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915E124" w14:textId="47A7B00C" w:rsidR="0013673F" w:rsidRPr="00346809" w:rsidRDefault="0023444A" w:rsidP="0082138B">
            <w:pPr>
              <w:spacing w:after="0" w:line="240" w:lineRule="auto"/>
              <w:jc w:val="center"/>
              <w:rPr>
                <w:rFonts w:eastAsia="Times New Roman" w:cstheme="minorHAnsi"/>
                <w:sz w:val="18"/>
                <w:szCs w:val="18"/>
              </w:rPr>
            </w:pPr>
            <w:r w:rsidRPr="00346809">
              <w:rPr>
                <w:rFonts w:eastAsia="Times New Roman" w:cstheme="minorHAnsi"/>
                <w:sz w:val="18"/>
                <w:szCs w:val="18"/>
              </w:rPr>
              <w:t>5.4 (1.7)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76B28F3" w14:textId="736C82D4" w:rsidR="0013673F" w:rsidRPr="00346809" w:rsidRDefault="0023444A" w:rsidP="0082138B">
            <w:pPr>
              <w:spacing w:after="0" w:line="240" w:lineRule="auto"/>
              <w:jc w:val="center"/>
              <w:rPr>
                <w:rFonts w:eastAsia="Times New Roman" w:cstheme="minorHAnsi"/>
                <w:bCs/>
                <w:sz w:val="18"/>
                <w:szCs w:val="18"/>
              </w:rPr>
            </w:pPr>
            <w:r w:rsidRPr="00346809">
              <w:rPr>
                <w:rFonts w:eastAsia="Times New Roman" w:cstheme="minorHAnsi"/>
                <w:bCs/>
                <w:sz w:val="18"/>
                <w:szCs w:val="18"/>
              </w:rPr>
              <w:t>0.001</w:t>
            </w:r>
          </w:p>
        </w:tc>
        <w:tc>
          <w:tcPr>
            <w:tcW w:w="47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50ECA51" w14:textId="1CD62460" w:rsidR="0013673F" w:rsidRPr="00346809" w:rsidRDefault="0023444A" w:rsidP="0082138B">
            <w:pPr>
              <w:spacing w:after="0" w:line="240" w:lineRule="auto"/>
              <w:jc w:val="center"/>
              <w:rPr>
                <w:rFonts w:eastAsia="Times New Roman" w:cstheme="minorHAnsi"/>
                <w:sz w:val="18"/>
                <w:szCs w:val="18"/>
              </w:rPr>
            </w:pPr>
            <w:r w:rsidRPr="00346809">
              <w:rPr>
                <w:rFonts w:eastAsia="Times New Roman" w:cstheme="minorHAnsi"/>
                <w:sz w:val="18"/>
                <w:szCs w:val="18"/>
              </w:rPr>
              <w:t>5.3 (3.3)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3746FAC" w14:textId="0BD4BFED" w:rsidR="0013673F" w:rsidRPr="00346809" w:rsidRDefault="0023444A" w:rsidP="0082138B">
            <w:pPr>
              <w:spacing w:after="0" w:line="240" w:lineRule="auto"/>
              <w:jc w:val="center"/>
              <w:rPr>
                <w:rFonts w:eastAsia="Times New Roman" w:cstheme="minorHAnsi"/>
                <w:sz w:val="18"/>
                <w:szCs w:val="18"/>
              </w:rPr>
            </w:pPr>
            <w:r w:rsidRPr="00346809">
              <w:rPr>
                <w:rFonts w:eastAsia="Times New Roman" w:cstheme="minorHAnsi"/>
                <w:sz w:val="18"/>
                <w:szCs w:val="18"/>
              </w:rPr>
              <w:t>0.108</w:t>
            </w:r>
          </w:p>
        </w:tc>
        <w:tc>
          <w:tcPr>
            <w:tcW w:w="43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4ED090E" w14:textId="55796431" w:rsidR="0013673F" w:rsidRPr="00346809" w:rsidRDefault="00547690" w:rsidP="0082138B">
            <w:pPr>
              <w:spacing w:after="0" w:line="240" w:lineRule="auto"/>
              <w:jc w:val="center"/>
              <w:rPr>
                <w:rFonts w:eastAsia="Times New Roman" w:cstheme="minorHAnsi"/>
                <w:sz w:val="18"/>
                <w:szCs w:val="18"/>
              </w:rPr>
            </w:pPr>
            <w:r w:rsidRPr="00346809">
              <w:rPr>
                <w:rFonts w:eastAsia="Times New Roman" w:cstheme="minorHAnsi"/>
                <w:sz w:val="18"/>
                <w:szCs w:val="18"/>
              </w:rPr>
              <w:t>7.0</w:t>
            </w:r>
            <w:r w:rsidR="0023444A" w:rsidRPr="00346809">
              <w:rPr>
                <w:rFonts w:eastAsia="Times New Roman" w:cstheme="minorHAnsi"/>
                <w:sz w:val="18"/>
                <w:szCs w:val="18"/>
              </w:rPr>
              <w:t xml:space="preserve"> (1.7)</w:t>
            </w:r>
          </w:p>
        </w:tc>
        <w:tc>
          <w:tcPr>
            <w:tcW w:w="333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4812353" w14:textId="78E05E25" w:rsidR="0013673F" w:rsidRPr="00346809" w:rsidRDefault="0023444A" w:rsidP="0082138B">
            <w:pPr>
              <w:spacing w:after="0" w:line="240" w:lineRule="auto"/>
              <w:jc w:val="center"/>
              <w:rPr>
                <w:rFonts w:eastAsia="Times New Roman" w:cstheme="minorHAnsi"/>
                <w:bCs/>
                <w:sz w:val="18"/>
                <w:szCs w:val="18"/>
              </w:rPr>
            </w:pPr>
            <w:r w:rsidRPr="00346809">
              <w:rPr>
                <w:rFonts w:eastAsia="Times New Roman" w:cstheme="minorHAnsi"/>
                <w:bCs/>
                <w:sz w:val="18"/>
                <w:szCs w:val="18"/>
              </w:rPr>
              <w:t>&lt;0.001</w:t>
            </w:r>
          </w:p>
        </w:tc>
        <w:tc>
          <w:tcPr>
            <w:tcW w:w="47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934D456" w14:textId="46075275" w:rsidR="0013673F" w:rsidRPr="00346809" w:rsidRDefault="0023444A" w:rsidP="0082138B">
            <w:pPr>
              <w:spacing w:after="0" w:line="240" w:lineRule="auto"/>
              <w:jc w:val="center"/>
              <w:rPr>
                <w:rFonts w:eastAsia="Times New Roman" w:cstheme="minorHAnsi"/>
                <w:sz w:val="18"/>
                <w:szCs w:val="18"/>
              </w:rPr>
            </w:pPr>
            <w:r w:rsidRPr="00346809">
              <w:rPr>
                <w:rFonts w:eastAsia="Times New Roman" w:cstheme="minorHAnsi"/>
                <w:sz w:val="18"/>
                <w:szCs w:val="18"/>
              </w:rPr>
              <w:t>6.9 (3.3)</w:t>
            </w:r>
          </w:p>
        </w:tc>
        <w:tc>
          <w:tcPr>
            <w:tcW w:w="33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AC2AF06" w14:textId="65BAFB52" w:rsidR="0013673F" w:rsidRPr="00346809" w:rsidRDefault="0023444A" w:rsidP="0082138B">
            <w:pPr>
              <w:spacing w:after="0" w:line="240" w:lineRule="auto"/>
              <w:jc w:val="center"/>
              <w:rPr>
                <w:rFonts w:eastAsia="Times New Roman" w:cstheme="minorHAnsi"/>
                <w:bCs/>
                <w:sz w:val="18"/>
                <w:szCs w:val="18"/>
              </w:rPr>
            </w:pPr>
            <w:r w:rsidRPr="00346809">
              <w:rPr>
                <w:rFonts w:eastAsia="Times New Roman" w:cstheme="minorHAnsi"/>
                <w:bCs/>
                <w:sz w:val="18"/>
                <w:szCs w:val="18"/>
              </w:rPr>
              <w:t>0.037</w:t>
            </w:r>
          </w:p>
        </w:tc>
      </w:tr>
      <w:tr w:rsidR="00346809" w:rsidRPr="00346809" w14:paraId="7D7707BA" w14:textId="77777777" w:rsidTr="00B46CB9">
        <w:trPr>
          <w:trHeight w:val="20"/>
        </w:trPr>
        <w:tc>
          <w:tcPr>
            <w:tcW w:w="1041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8ABF7B6" w14:textId="77777777" w:rsidR="0013673F" w:rsidRPr="00346809" w:rsidRDefault="0013673F" w:rsidP="0082138B">
            <w:pPr>
              <w:spacing w:after="0" w:line="240" w:lineRule="auto"/>
              <w:ind w:left="150"/>
              <w:rPr>
                <w:rFonts w:eastAsia="Times New Roman" w:cstheme="minorHAnsi"/>
                <w:sz w:val="18"/>
                <w:szCs w:val="18"/>
              </w:rPr>
            </w:pPr>
            <w:r w:rsidRPr="00346809">
              <w:rPr>
                <w:rFonts w:eastAsia="Times New Roman" w:cstheme="minorHAnsi"/>
                <w:sz w:val="18"/>
                <w:szCs w:val="18"/>
              </w:rPr>
              <w:t xml:space="preserve">Bodily pain </w:t>
            </w:r>
          </w:p>
        </w:tc>
        <w:tc>
          <w:tcPr>
            <w:tcW w:w="46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84AE825" w14:textId="3240CF0A" w:rsidR="0013673F" w:rsidRPr="00346809" w:rsidRDefault="0023444A" w:rsidP="0082138B">
            <w:pPr>
              <w:spacing w:after="0" w:line="240" w:lineRule="auto"/>
              <w:jc w:val="center"/>
              <w:rPr>
                <w:rFonts w:eastAsia="Times New Roman" w:cstheme="minorHAnsi"/>
                <w:sz w:val="18"/>
                <w:szCs w:val="18"/>
              </w:rPr>
            </w:pPr>
            <w:r w:rsidRPr="00346809">
              <w:rPr>
                <w:rFonts w:eastAsia="Times New Roman" w:cstheme="minorHAnsi"/>
                <w:sz w:val="18"/>
                <w:szCs w:val="18"/>
              </w:rPr>
              <w:t>1.8 (3.3)</w:t>
            </w:r>
          </w:p>
        </w:tc>
        <w:tc>
          <w:tcPr>
            <w:tcW w:w="29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CB8A3EA" w14:textId="5FC7F982" w:rsidR="0013673F" w:rsidRPr="00346809" w:rsidRDefault="0023444A" w:rsidP="0082138B">
            <w:pPr>
              <w:spacing w:after="0" w:line="240" w:lineRule="auto"/>
              <w:jc w:val="center"/>
              <w:rPr>
                <w:rFonts w:eastAsia="Times New Roman" w:cstheme="minorHAnsi"/>
                <w:sz w:val="18"/>
                <w:szCs w:val="18"/>
              </w:rPr>
            </w:pPr>
            <w:r w:rsidRPr="00346809">
              <w:rPr>
                <w:rFonts w:eastAsia="Times New Roman" w:cstheme="minorHAnsi"/>
                <w:sz w:val="18"/>
                <w:szCs w:val="18"/>
              </w:rPr>
              <w:t>0.592</w:t>
            </w:r>
          </w:p>
        </w:tc>
        <w:tc>
          <w:tcPr>
            <w:tcW w:w="47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27524FF" w14:textId="005E9E80" w:rsidR="0013673F" w:rsidRPr="00346809" w:rsidRDefault="00547690" w:rsidP="0082138B">
            <w:pPr>
              <w:spacing w:after="0" w:line="240" w:lineRule="auto"/>
              <w:jc w:val="center"/>
              <w:rPr>
                <w:rFonts w:eastAsia="Times New Roman" w:cstheme="minorHAnsi"/>
                <w:sz w:val="18"/>
                <w:szCs w:val="18"/>
              </w:rPr>
            </w:pPr>
            <w:r w:rsidRPr="00346809">
              <w:rPr>
                <w:rFonts w:eastAsia="Times New Roman" w:cstheme="minorHAnsi"/>
                <w:sz w:val="18"/>
                <w:szCs w:val="18"/>
              </w:rPr>
              <w:t>8.0</w:t>
            </w:r>
            <w:r w:rsidR="0023444A" w:rsidRPr="00346809">
              <w:rPr>
                <w:rFonts w:eastAsia="Times New Roman" w:cstheme="minorHAnsi"/>
                <w:sz w:val="18"/>
                <w:szCs w:val="18"/>
              </w:rPr>
              <w:t xml:space="preserve"> (2.1)</w:t>
            </w:r>
          </w:p>
        </w:tc>
        <w:tc>
          <w:tcPr>
            <w:tcW w:w="333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3190E12" w14:textId="355EC9E7" w:rsidR="0013673F" w:rsidRPr="00346809" w:rsidRDefault="00547690" w:rsidP="0082138B">
            <w:pPr>
              <w:spacing w:after="0" w:line="240" w:lineRule="auto"/>
              <w:jc w:val="center"/>
              <w:rPr>
                <w:rFonts w:eastAsia="Times New Roman" w:cstheme="minorHAnsi"/>
                <w:bCs/>
                <w:sz w:val="18"/>
                <w:szCs w:val="18"/>
              </w:rPr>
            </w:pPr>
            <w:r w:rsidRPr="00346809">
              <w:rPr>
                <w:rFonts w:eastAsia="Times New Roman" w:cstheme="minorHAnsi"/>
                <w:bCs/>
                <w:sz w:val="18"/>
                <w:szCs w:val="18"/>
              </w:rPr>
              <w:t>&lt;0.001</w:t>
            </w:r>
          </w:p>
        </w:tc>
        <w:tc>
          <w:tcPr>
            <w:tcW w:w="47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33DB4AA" w14:textId="4F566AC1" w:rsidR="0013673F" w:rsidRPr="00346809" w:rsidRDefault="0023444A" w:rsidP="0082138B">
            <w:pPr>
              <w:spacing w:after="0" w:line="240" w:lineRule="auto"/>
              <w:jc w:val="center"/>
              <w:rPr>
                <w:rFonts w:eastAsia="Times New Roman" w:cstheme="minorHAnsi"/>
                <w:sz w:val="18"/>
                <w:szCs w:val="18"/>
              </w:rPr>
            </w:pPr>
            <w:r w:rsidRPr="00346809">
              <w:rPr>
                <w:rFonts w:eastAsia="Times New Roman" w:cstheme="minorHAnsi"/>
                <w:sz w:val="18"/>
                <w:szCs w:val="18"/>
              </w:rPr>
              <w:t>6.2 (3.5)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148955A" w14:textId="33CB360D" w:rsidR="0013673F" w:rsidRPr="00346809" w:rsidRDefault="00547690" w:rsidP="0082138B">
            <w:pPr>
              <w:spacing w:after="0" w:line="240" w:lineRule="auto"/>
              <w:jc w:val="center"/>
              <w:rPr>
                <w:rFonts w:eastAsia="Times New Roman" w:cstheme="minorHAnsi"/>
                <w:sz w:val="18"/>
                <w:szCs w:val="18"/>
              </w:rPr>
            </w:pPr>
            <w:r w:rsidRPr="00346809">
              <w:rPr>
                <w:rFonts w:eastAsia="Times New Roman" w:cstheme="minorHAnsi"/>
                <w:sz w:val="18"/>
                <w:szCs w:val="18"/>
              </w:rPr>
              <w:t>0.078</w:t>
            </w:r>
          </w:p>
        </w:tc>
        <w:tc>
          <w:tcPr>
            <w:tcW w:w="43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896955D" w14:textId="50B480F9" w:rsidR="0013673F" w:rsidRPr="00346809" w:rsidRDefault="00547690" w:rsidP="0082138B">
            <w:pPr>
              <w:spacing w:after="0" w:line="240" w:lineRule="auto"/>
              <w:jc w:val="center"/>
              <w:rPr>
                <w:rFonts w:eastAsia="Times New Roman" w:cstheme="minorHAnsi"/>
                <w:sz w:val="18"/>
                <w:szCs w:val="18"/>
              </w:rPr>
            </w:pPr>
            <w:r w:rsidRPr="00346809">
              <w:rPr>
                <w:rFonts w:eastAsia="Times New Roman" w:cstheme="minorHAnsi"/>
                <w:sz w:val="18"/>
                <w:szCs w:val="18"/>
              </w:rPr>
              <w:t>8.5 (2.1)</w:t>
            </w:r>
          </w:p>
        </w:tc>
        <w:tc>
          <w:tcPr>
            <w:tcW w:w="333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3ECB7FA" w14:textId="083D6BD4" w:rsidR="0013673F" w:rsidRPr="00346809" w:rsidRDefault="00547690" w:rsidP="0082138B">
            <w:pPr>
              <w:spacing w:after="0" w:line="240" w:lineRule="auto"/>
              <w:jc w:val="center"/>
              <w:rPr>
                <w:rFonts w:eastAsia="Times New Roman" w:cstheme="minorHAnsi"/>
                <w:bCs/>
                <w:sz w:val="18"/>
                <w:szCs w:val="18"/>
              </w:rPr>
            </w:pPr>
            <w:r w:rsidRPr="00346809">
              <w:rPr>
                <w:rFonts w:eastAsia="Times New Roman" w:cstheme="minorHAnsi"/>
                <w:bCs/>
                <w:sz w:val="18"/>
                <w:szCs w:val="18"/>
              </w:rPr>
              <w:t>&lt;0.001</w:t>
            </w:r>
          </w:p>
        </w:tc>
        <w:tc>
          <w:tcPr>
            <w:tcW w:w="47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B5AA538" w14:textId="79C138EA" w:rsidR="0013673F" w:rsidRPr="00346809" w:rsidRDefault="00547690" w:rsidP="0082138B">
            <w:pPr>
              <w:spacing w:after="0" w:line="240" w:lineRule="auto"/>
              <w:jc w:val="center"/>
              <w:rPr>
                <w:rFonts w:eastAsia="Times New Roman" w:cstheme="minorHAnsi"/>
                <w:sz w:val="18"/>
                <w:szCs w:val="18"/>
              </w:rPr>
            </w:pPr>
            <w:r w:rsidRPr="00346809">
              <w:rPr>
                <w:rFonts w:eastAsia="Times New Roman" w:cstheme="minorHAnsi"/>
                <w:sz w:val="18"/>
                <w:szCs w:val="18"/>
              </w:rPr>
              <w:t>6.</w:t>
            </w:r>
            <w:r w:rsidR="00267C14" w:rsidRPr="00346809">
              <w:rPr>
                <w:rFonts w:eastAsia="Times New Roman" w:cstheme="minorHAnsi"/>
                <w:sz w:val="18"/>
                <w:szCs w:val="18"/>
              </w:rPr>
              <w:t>7</w:t>
            </w:r>
            <w:r w:rsidRPr="00346809">
              <w:rPr>
                <w:rFonts w:eastAsia="Times New Roman" w:cstheme="minorHAnsi"/>
                <w:sz w:val="18"/>
                <w:szCs w:val="18"/>
              </w:rPr>
              <w:t xml:space="preserve"> (3.5)</w:t>
            </w:r>
          </w:p>
        </w:tc>
        <w:tc>
          <w:tcPr>
            <w:tcW w:w="33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F814669" w14:textId="71172301" w:rsidR="0013673F" w:rsidRPr="00346809" w:rsidRDefault="00547690" w:rsidP="0082138B">
            <w:pPr>
              <w:spacing w:after="0" w:line="240" w:lineRule="auto"/>
              <w:jc w:val="center"/>
              <w:rPr>
                <w:rFonts w:eastAsia="Times New Roman" w:cstheme="minorHAnsi"/>
                <w:bCs/>
                <w:sz w:val="18"/>
                <w:szCs w:val="18"/>
                <w:highlight w:val="yellow"/>
              </w:rPr>
            </w:pPr>
            <w:r w:rsidRPr="00346809">
              <w:rPr>
                <w:rFonts w:eastAsia="Times New Roman" w:cstheme="minorHAnsi"/>
                <w:bCs/>
                <w:sz w:val="18"/>
                <w:szCs w:val="18"/>
              </w:rPr>
              <w:t>0.053</w:t>
            </w:r>
          </w:p>
        </w:tc>
      </w:tr>
      <w:tr w:rsidR="00346809" w:rsidRPr="00346809" w14:paraId="508BFB21" w14:textId="77777777" w:rsidTr="00B46CB9">
        <w:trPr>
          <w:trHeight w:val="20"/>
        </w:trPr>
        <w:tc>
          <w:tcPr>
            <w:tcW w:w="1041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A7065C0" w14:textId="77777777" w:rsidR="0013673F" w:rsidRPr="00346809" w:rsidRDefault="0013673F" w:rsidP="0082138B">
            <w:pPr>
              <w:spacing w:after="0" w:line="240" w:lineRule="auto"/>
              <w:ind w:left="150"/>
              <w:rPr>
                <w:rFonts w:eastAsia="Times New Roman" w:cstheme="minorHAnsi"/>
                <w:sz w:val="18"/>
                <w:szCs w:val="18"/>
              </w:rPr>
            </w:pPr>
            <w:r w:rsidRPr="00346809">
              <w:rPr>
                <w:rFonts w:eastAsia="Times New Roman" w:cstheme="minorHAnsi"/>
                <w:sz w:val="18"/>
                <w:szCs w:val="18"/>
              </w:rPr>
              <w:t>General health</w:t>
            </w:r>
          </w:p>
        </w:tc>
        <w:tc>
          <w:tcPr>
            <w:tcW w:w="46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4FC6845" w14:textId="4714F31C" w:rsidR="0013673F" w:rsidRPr="00346809" w:rsidRDefault="00547690" w:rsidP="0082138B">
            <w:pPr>
              <w:spacing w:after="0" w:line="240" w:lineRule="auto"/>
              <w:jc w:val="center"/>
              <w:rPr>
                <w:rFonts w:eastAsia="Times New Roman" w:cstheme="minorHAnsi"/>
                <w:sz w:val="18"/>
                <w:szCs w:val="18"/>
              </w:rPr>
            </w:pPr>
            <w:r w:rsidRPr="00346809">
              <w:rPr>
                <w:rFonts w:eastAsia="Times New Roman" w:cstheme="minorHAnsi"/>
                <w:sz w:val="18"/>
                <w:szCs w:val="18"/>
              </w:rPr>
              <w:t>-6.0 (2.6)</w:t>
            </w:r>
          </w:p>
        </w:tc>
        <w:tc>
          <w:tcPr>
            <w:tcW w:w="29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238D9AA" w14:textId="2369F3A7" w:rsidR="0013673F" w:rsidRPr="00346809" w:rsidRDefault="00547690" w:rsidP="0082138B">
            <w:pPr>
              <w:spacing w:after="0" w:line="240" w:lineRule="auto"/>
              <w:jc w:val="center"/>
              <w:rPr>
                <w:rFonts w:eastAsia="Times New Roman" w:cstheme="minorHAnsi"/>
                <w:bCs/>
                <w:sz w:val="18"/>
                <w:szCs w:val="18"/>
              </w:rPr>
            </w:pPr>
            <w:r w:rsidRPr="00346809">
              <w:rPr>
                <w:rFonts w:eastAsia="Times New Roman" w:cstheme="minorHAnsi"/>
                <w:bCs/>
                <w:sz w:val="18"/>
                <w:szCs w:val="18"/>
              </w:rPr>
              <w:t>0.022</w:t>
            </w:r>
          </w:p>
        </w:tc>
        <w:tc>
          <w:tcPr>
            <w:tcW w:w="47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A0303E1" w14:textId="08611E05" w:rsidR="0013673F" w:rsidRPr="00346809" w:rsidRDefault="00547690" w:rsidP="0082138B">
            <w:pPr>
              <w:spacing w:after="0" w:line="240" w:lineRule="auto"/>
              <w:jc w:val="center"/>
              <w:rPr>
                <w:rFonts w:eastAsia="Times New Roman" w:cstheme="minorHAnsi"/>
                <w:sz w:val="18"/>
                <w:szCs w:val="18"/>
              </w:rPr>
            </w:pPr>
            <w:r w:rsidRPr="00346809">
              <w:rPr>
                <w:rFonts w:eastAsia="Times New Roman" w:cstheme="minorHAnsi"/>
                <w:sz w:val="18"/>
                <w:szCs w:val="18"/>
              </w:rPr>
              <w:t>6.1 (1.5)</w:t>
            </w:r>
          </w:p>
        </w:tc>
        <w:tc>
          <w:tcPr>
            <w:tcW w:w="333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0B8C6A0" w14:textId="0E191086" w:rsidR="0013673F" w:rsidRPr="00346809" w:rsidRDefault="00547690" w:rsidP="0082138B">
            <w:pPr>
              <w:spacing w:after="0" w:line="240" w:lineRule="auto"/>
              <w:jc w:val="center"/>
              <w:rPr>
                <w:rFonts w:eastAsia="Times New Roman" w:cstheme="minorHAnsi"/>
                <w:bCs/>
                <w:sz w:val="18"/>
                <w:szCs w:val="18"/>
              </w:rPr>
            </w:pPr>
            <w:r w:rsidRPr="00346809">
              <w:rPr>
                <w:rFonts w:eastAsia="Times New Roman" w:cstheme="minorHAnsi"/>
                <w:bCs/>
                <w:sz w:val="18"/>
                <w:szCs w:val="18"/>
              </w:rPr>
              <w:t>&lt;0.001</w:t>
            </w:r>
          </w:p>
        </w:tc>
        <w:tc>
          <w:tcPr>
            <w:tcW w:w="47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BA8CA96" w14:textId="1ECA668E" w:rsidR="0013673F" w:rsidRPr="00346809" w:rsidRDefault="00547690" w:rsidP="0082138B">
            <w:pPr>
              <w:spacing w:after="0" w:line="240" w:lineRule="auto"/>
              <w:jc w:val="center"/>
              <w:rPr>
                <w:rFonts w:eastAsia="Times New Roman" w:cstheme="minorHAnsi"/>
                <w:sz w:val="18"/>
                <w:szCs w:val="18"/>
              </w:rPr>
            </w:pPr>
            <w:r w:rsidRPr="00346809">
              <w:rPr>
                <w:rFonts w:eastAsia="Times New Roman" w:cstheme="minorHAnsi"/>
                <w:sz w:val="18"/>
                <w:szCs w:val="18"/>
              </w:rPr>
              <w:t>12.0 (2.9)</w:t>
            </w:r>
          </w:p>
        </w:tc>
        <w:tc>
          <w:tcPr>
            <w:tcW w:w="333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5708387" w14:textId="1E749C87" w:rsidR="0013673F" w:rsidRPr="00346809" w:rsidRDefault="00547690" w:rsidP="0082138B">
            <w:pPr>
              <w:spacing w:after="0" w:line="240" w:lineRule="auto"/>
              <w:jc w:val="center"/>
              <w:rPr>
                <w:rFonts w:eastAsia="Times New Roman" w:cstheme="minorHAnsi"/>
                <w:bCs/>
                <w:sz w:val="18"/>
                <w:szCs w:val="18"/>
              </w:rPr>
            </w:pPr>
            <w:r w:rsidRPr="00346809">
              <w:rPr>
                <w:rFonts w:eastAsia="Times New Roman" w:cstheme="minorHAnsi"/>
                <w:bCs/>
                <w:sz w:val="18"/>
                <w:szCs w:val="18"/>
              </w:rPr>
              <w:t>&lt;0.001</w:t>
            </w:r>
          </w:p>
        </w:tc>
        <w:tc>
          <w:tcPr>
            <w:tcW w:w="43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872C43C" w14:textId="1BC10241" w:rsidR="0013673F" w:rsidRPr="00346809" w:rsidRDefault="00547690" w:rsidP="0082138B">
            <w:pPr>
              <w:spacing w:after="0" w:line="240" w:lineRule="auto"/>
              <w:jc w:val="center"/>
              <w:rPr>
                <w:rFonts w:eastAsia="Times New Roman" w:cstheme="minorHAnsi"/>
                <w:sz w:val="18"/>
                <w:szCs w:val="18"/>
              </w:rPr>
            </w:pPr>
            <w:r w:rsidRPr="00346809">
              <w:rPr>
                <w:rFonts w:eastAsia="Times New Roman" w:cstheme="minorHAnsi"/>
                <w:sz w:val="18"/>
                <w:szCs w:val="18"/>
              </w:rPr>
              <w:t>6.2 (1.5)</w:t>
            </w:r>
          </w:p>
        </w:tc>
        <w:tc>
          <w:tcPr>
            <w:tcW w:w="333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5DF04BE" w14:textId="31AD1EF8" w:rsidR="0013673F" w:rsidRPr="00346809" w:rsidRDefault="00547690" w:rsidP="0082138B">
            <w:pPr>
              <w:spacing w:after="0" w:line="240" w:lineRule="auto"/>
              <w:jc w:val="center"/>
              <w:rPr>
                <w:rFonts w:eastAsia="Times New Roman" w:cstheme="minorHAnsi"/>
                <w:bCs/>
                <w:sz w:val="18"/>
                <w:szCs w:val="18"/>
              </w:rPr>
            </w:pPr>
            <w:r w:rsidRPr="00346809">
              <w:rPr>
                <w:rFonts w:eastAsia="Times New Roman" w:cstheme="minorHAnsi"/>
                <w:bCs/>
                <w:sz w:val="18"/>
                <w:szCs w:val="18"/>
              </w:rPr>
              <w:t>&lt;0.001</w:t>
            </w:r>
          </w:p>
        </w:tc>
        <w:tc>
          <w:tcPr>
            <w:tcW w:w="47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7C5C9C8" w14:textId="69934FAD" w:rsidR="0013673F" w:rsidRPr="00346809" w:rsidRDefault="00547690" w:rsidP="0082138B">
            <w:pPr>
              <w:spacing w:after="0" w:line="240" w:lineRule="auto"/>
              <w:jc w:val="center"/>
              <w:rPr>
                <w:rFonts w:eastAsia="Times New Roman" w:cstheme="minorHAnsi"/>
                <w:sz w:val="18"/>
                <w:szCs w:val="18"/>
              </w:rPr>
            </w:pPr>
            <w:r w:rsidRPr="00346809">
              <w:rPr>
                <w:rFonts w:eastAsia="Times New Roman" w:cstheme="minorHAnsi"/>
                <w:sz w:val="18"/>
                <w:szCs w:val="18"/>
              </w:rPr>
              <w:t>12.2 (2.9)</w:t>
            </w:r>
          </w:p>
        </w:tc>
        <w:tc>
          <w:tcPr>
            <w:tcW w:w="330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9DAF8EA" w14:textId="14A43C7C" w:rsidR="0013673F" w:rsidRPr="00346809" w:rsidRDefault="00547690" w:rsidP="0082138B">
            <w:pPr>
              <w:spacing w:after="0" w:line="240" w:lineRule="auto"/>
              <w:jc w:val="center"/>
              <w:rPr>
                <w:rFonts w:eastAsia="Times New Roman" w:cstheme="minorHAnsi"/>
                <w:bCs/>
                <w:sz w:val="18"/>
                <w:szCs w:val="18"/>
              </w:rPr>
            </w:pPr>
            <w:r w:rsidRPr="00346809">
              <w:rPr>
                <w:rFonts w:eastAsia="Times New Roman" w:cstheme="minorHAnsi"/>
                <w:bCs/>
                <w:sz w:val="18"/>
                <w:szCs w:val="18"/>
              </w:rPr>
              <w:t>&lt;0.001</w:t>
            </w:r>
          </w:p>
        </w:tc>
      </w:tr>
      <w:tr w:rsidR="00346809" w:rsidRPr="00346809" w14:paraId="2E83D768" w14:textId="77777777" w:rsidTr="00B46CB9">
        <w:trPr>
          <w:trHeight w:val="20"/>
        </w:trPr>
        <w:tc>
          <w:tcPr>
            <w:tcW w:w="1041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52DFDD4" w14:textId="77777777" w:rsidR="0013673F" w:rsidRPr="00346809" w:rsidRDefault="0013673F" w:rsidP="0082138B">
            <w:pPr>
              <w:spacing w:after="0" w:line="240" w:lineRule="auto"/>
              <w:ind w:left="150"/>
              <w:rPr>
                <w:rFonts w:eastAsia="Times New Roman" w:cstheme="minorHAnsi"/>
                <w:sz w:val="18"/>
                <w:szCs w:val="18"/>
              </w:rPr>
            </w:pPr>
            <w:r w:rsidRPr="00346809">
              <w:rPr>
                <w:rFonts w:eastAsia="Times New Roman" w:cstheme="minorHAnsi"/>
                <w:sz w:val="18"/>
                <w:szCs w:val="18"/>
              </w:rPr>
              <w:t>Vitality</w:t>
            </w:r>
          </w:p>
        </w:tc>
        <w:tc>
          <w:tcPr>
            <w:tcW w:w="46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06F6383" w14:textId="1FD2DC0D" w:rsidR="0013673F" w:rsidRPr="00346809" w:rsidRDefault="00547690" w:rsidP="0082138B">
            <w:pPr>
              <w:spacing w:after="0" w:line="240" w:lineRule="auto"/>
              <w:jc w:val="center"/>
              <w:rPr>
                <w:rFonts w:eastAsia="Times New Roman" w:cstheme="minorHAnsi"/>
                <w:sz w:val="18"/>
                <w:szCs w:val="18"/>
              </w:rPr>
            </w:pPr>
            <w:r w:rsidRPr="00346809">
              <w:rPr>
                <w:rFonts w:eastAsia="Times New Roman" w:cstheme="minorHAnsi"/>
                <w:sz w:val="18"/>
                <w:szCs w:val="18"/>
              </w:rPr>
              <w:t>0.9 (2.8)</w:t>
            </w:r>
          </w:p>
        </w:tc>
        <w:tc>
          <w:tcPr>
            <w:tcW w:w="29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C498CF3" w14:textId="5D9333A2" w:rsidR="0013673F" w:rsidRPr="00346809" w:rsidRDefault="00547690" w:rsidP="0082138B">
            <w:pPr>
              <w:spacing w:after="0" w:line="240" w:lineRule="auto"/>
              <w:jc w:val="center"/>
              <w:rPr>
                <w:rFonts w:eastAsia="Times New Roman" w:cstheme="minorHAnsi"/>
                <w:sz w:val="18"/>
                <w:szCs w:val="18"/>
              </w:rPr>
            </w:pPr>
            <w:r w:rsidRPr="00346809">
              <w:rPr>
                <w:rFonts w:eastAsia="Times New Roman" w:cstheme="minorHAnsi"/>
                <w:sz w:val="18"/>
                <w:szCs w:val="18"/>
              </w:rPr>
              <w:t>0.752</w:t>
            </w:r>
          </w:p>
        </w:tc>
        <w:tc>
          <w:tcPr>
            <w:tcW w:w="47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CB149EE" w14:textId="4B67A339" w:rsidR="0013673F" w:rsidRPr="00346809" w:rsidRDefault="00547690" w:rsidP="0082138B">
            <w:pPr>
              <w:spacing w:after="0" w:line="240" w:lineRule="auto"/>
              <w:jc w:val="center"/>
              <w:rPr>
                <w:rFonts w:eastAsia="Times New Roman" w:cstheme="minorHAnsi"/>
                <w:sz w:val="18"/>
                <w:szCs w:val="18"/>
              </w:rPr>
            </w:pPr>
            <w:r w:rsidRPr="00346809">
              <w:rPr>
                <w:rFonts w:eastAsia="Times New Roman" w:cstheme="minorHAnsi"/>
                <w:sz w:val="18"/>
                <w:szCs w:val="18"/>
              </w:rPr>
              <w:t>11.2 (1.7)</w:t>
            </w:r>
          </w:p>
        </w:tc>
        <w:tc>
          <w:tcPr>
            <w:tcW w:w="333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86DE87C" w14:textId="498697E7" w:rsidR="0013673F" w:rsidRPr="00346809" w:rsidRDefault="00547690" w:rsidP="0082138B">
            <w:pPr>
              <w:spacing w:after="0" w:line="240" w:lineRule="auto"/>
              <w:jc w:val="center"/>
              <w:rPr>
                <w:rFonts w:eastAsia="Times New Roman" w:cstheme="minorHAnsi"/>
                <w:bCs/>
                <w:sz w:val="18"/>
                <w:szCs w:val="18"/>
              </w:rPr>
            </w:pPr>
            <w:r w:rsidRPr="00346809">
              <w:rPr>
                <w:rFonts w:eastAsia="Times New Roman" w:cstheme="minorHAnsi"/>
                <w:bCs/>
                <w:sz w:val="18"/>
                <w:szCs w:val="18"/>
              </w:rPr>
              <w:t>&lt;0.001</w:t>
            </w:r>
          </w:p>
        </w:tc>
        <w:tc>
          <w:tcPr>
            <w:tcW w:w="47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B7C994B" w14:textId="3B506B37" w:rsidR="0013673F" w:rsidRPr="00346809" w:rsidRDefault="00547690" w:rsidP="0082138B">
            <w:pPr>
              <w:spacing w:after="0" w:line="240" w:lineRule="auto"/>
              <w:jc w:val="center"/>
              <w:rPr>
                <w:rFonts w:eastAsia="Times New Roman" w:cstheme="minorHAnsi"/>
                <w:sz w:val="18"/>
                <w:szCs w:val="18"/>
              </w:rPr>
            </w:pPr>
            <w:r w:rsidRPr="00346809">
              <w:rPr>
                <w:rFonts w:eastAsia="Times New Roman" w:cstheme="minorHAnsi"/>
                <w:sz w:val="18"/>
                <w:szCs w:val="18"/>
              </w:rPr>
              <w:t>10.3 (3.1)</w:t>
            </w:r>
          </w:p>
        </w:tc>
        <w:tc>
          <w:tcPr>
            <w:tcW w:w="333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6118739" w14:textId="6F4E944C" w:rsidR="0013673F" w:rsidRPr="00346809" w:rsidRDefault="00235005" w:rsidP="0082138B">
            <w:pPr>
              <w:spacing w:after="0" w:line="240" w:lineRule="auto"/>
              <w:jc w:val="center"/>
              <w:rPr>
                <w:rFonts w:eastAsia="Times New Roman" w:cstheme="minorHAnsi"/>
                <w:bCs/>
                <w:sz w:val="18"/>
                <w:szCs w:val="18"/>
              </w:rPr>
            </w:pPr>
            <w:r w:rsidRPr="00346809">
              <w:rPr>
                <w:rFonts w:eastAsia="Times New Roman" w:cstheme="minorHAnsi"/>
                <w:bCs/>
                <w:sz w:val="18"/>
                <w:szCs w:val="18"/>
              </w:rPr>
              <w:t>&lt;</w:t>
            </w:r>
            <w:r w:rsidR="00BC0161" w:rsidRPr="00346809">
              <w:rPr>
                <w:rFonts w:eastAsia="Times New Roman" w:cstheme="minorHAnsi"/>
                <w:bCs/>
                <w:sz w:val="18"/>
                <w:szCs w:val="18"/>
              </w:rPr>
              <w:t>0.001</w:t>
            </w:r>
          </w:p>
        </w:tc>
        <w:tc>
          <w:tcPr>
            <w:tcW w:w="43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97D594B" w14:textId="728ACA05" w:rsidR="0013673F" w:rsidRPr="00346809" w:rsidRDefault="00BC0161" w:rsidP="0082138B">
            <w:pPr>
              <w:spacing w:after="0" w:line="240" w:lineRule="auto"/>
              <w:jc w:val="center"/>
              <w:rPr>
                <w:rFonts w:eastAsia="Times New Roman" w:cstheme="minorHAnsi"/>
                <w:sz w:val="18"/>
                <w:szCs w:val="18"/>
              </w:rPr>
            </w:pPr>
            <w:r w:rsidRPr="00346809">
              <w:rPr>
                <w:rFonts w:eastAsia="Times New Roman" w:cstheme="minorHAnsi"/>
                <w:sz w:val="18"/>
                <w:szCs w:val="18"/>
              </w:rPr>
              <w:t>11.4 (1.7)</w:t>
            </w:r>
          </w:p>
        </w:tc>
        <w:tc>
          <w:tcPr>
            <w:tcW w:w="333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8D765F2" w14:textId="56B8C60F" w:rsidR="0013673F" w:rsidRPr="00346809" w:rsidRDefault="00BC0161" w:rsidP="0082138B">
            <w:pPr>
              <w:spacing w:after="0" w:line="240" w:lineRule="auto"/>
              <w:jc w:val="center"/>
              <w:rPr>
                <w:rFonts w:eastAsia="Times New Roman" w:cstheme="minorHAnsi"/>
                <w:bCs/>
                <w:sz w:val="18"/>
                <w:szCs w:val="18"/>
              </w:rPr>
            </w:pPr>
            <w:r w:rsidRPr="00346809">
              <w:rPr>
                <w:rFonts w:eastAsia="Times New Roman" w:cstheme="minorHAnsi"/>
                <w:bCs/>
                <w:sz w:val="18"/>
                <w:szCs w:val="18"/>
              </w:rPr>
              <w:t>&lt;0.001</w:t>
            </w:r>
          </w:p>
        </w:tc>
        <w:tc>
          <w:tcPr>
            <w:tcW w:w="47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A6EA445" w14:textId="5583082E" w:rsidR="0013673F" w:rsidRPr="00346809" w:rsidRDefault="00BC0161" w:rsidP="0082138B">
            <w:pPr>
              <w:spacing w:after="0" w:line="240" w:lineRule="auto"/>
              <w:jc w:val="center"/>
              <w:rPr>
                <w:rFonts w:eastAsia="Times New Roman" w:cstheme="minorHAnsi"/>
                <w:sz w:val="18"/>
                <w:szCs w:val="18"/>
              </w:rPr>
            </w:pPr>
            <w:r w:rsidRPr="00346809">
              <w:rPr>
                <w:rFonts w:eastAsia="Times New Roman" w:cstheme="minorHAnsi"/>
                <w:sz w:val="18"/>
                <w:szCs w:val="18"/>
              </w:rPr>
              <w:t>10.5 (3.0)</w:t>
            </w:r>
          </w:p>
        </w:tc>
        <w:tc>
          <w:tcPr>
            <w:tcW w:w="330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1A0BD1D" w14:textId="349C0B1D" w:rsidR="0013673F" w:rsidRPr="00346809" w:rsidRDefault="00235005" w:rsidP="0082138B">
            <w:pPr>
              <w:spacing w:after="0" w:line="240" w:lineRule="auto"/>
              <w:jc w:val="center"/>
              <w:rPr>
                <w:rFonts w:eastAsia="Times New Roman" w:cstheme="minorHAnsi"/>
                <w:bCs/>
                <w:sz w:val="18"/>
                <w:szCs w:val="18"/>
                <w:highlight w:val="yellow"/>
              </w:rPr>
            </w:pPr>
            <w:r w:rsidRPr="00346809">
              <w:rPr>
                <w:rFonts w:eastAsia="Times New Roman" w:cstheme="minorHAnsi"/>
                <w:bCs/>
                <w:sz w:val="18"/>
                <w:szCs w:val="18"/>
              </w:rPr>
              <w:t>&lt;</w:t>
            </w:r>
            <w:r w:rsidR="00BC0161" w:rsidRPr="00346809">
              <w:rPr>
                <w:rFonts w:eastAsia="Times New Roman" w:cstheme="minorHAnsi"/>
                <w:bCs/>
                <w:sz w:val="18"/>
                <w:szCs w:val="18"/>
              </w:rPr>
              <w:t>0.001</w:t>
            </w:r>
          </w:p>
        </w:tc>
      </w:tr>
      <w:tr w:rsidR="00346809" w:rsidRPr="00346809" w14:paraId="56E688B4" w14:textId="77777777" w:rsidTr="00B46CB9">
        <w:trPr>
          <w:trHeight w:val="20"/>
        </w:trPr>
        <w:tc>
          <w:tcPr>
            <w:tcW w:w="1041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2EB6A67" w14:textId="77777777" w:rsidR="0013673F" w:rsidRPr="00346809" w:rsidRDefault="0013673F" w:rsidP="0082138B">
            <w:pPr>
              <w:spacing w:after="0" w:line="240" w:lineRule="auto"/>
              <w:ind w:left="150"/>
              <w:rPr>
                <w:rFonts w:eastAsia="Times New Roman" w:cstheme="minorHAnsi"/>
                <w:sz w:val="18"/>
                <w:szCs w:val="18"/>
              </w:rPr>
            </w:pPr>
            <w:r w:rsidRPr="00346809">
              <w:rPr>
                <w:rFonts w:eastAsia="Times New Roman" w:cstheme="minorHAnsi"/>
                <w:sz w:val="18"/>
                <w:szCs w:val="18"/>
              </w:rPr>
              <w:t>Social functioning</w:t>
            </w:r>
          </w:p>
        </w:tc>
        <w:tc>
          <w:tcPr>
            <w:tcW w:w="46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C5DBF0B" w14:textId="40BBAFEF" w:rsidR="0013673F" w:rsidRPr="00346809" w:rsidRDefault="00BC0161" w:rsidP="0082138B">
            <w:pPr>
              <w:spacing w:after="0" w:line="240" w:lineRule="auto"/>
              <w:jc w:val="center"/>
              <w:rPr>
                <w:rFonts w:eastAsia="Times New Roman" w:cstheme="minorHAnsi"/>
                <w:sz w:val="18"/>
                <w:szCs w:val="18"/>
              </w:rPr>
            </w:pPr>
            <w:r w:rsidRPr="00346809">
              <w:rPr>
                <w:rFonts w:eastAsia="Times New Roman" w:cstheme="minorHAnsi"/>
                <w:sz w:val="18"/>
                <w:szCs w:val="18"/>
              </w:rPr>
              <w:t>2.9 (3.3)</w:t>
            </w:r>
          </w:p>
        </w:tc>
        <w:tc>
          <w:tcPr>
            <w:tcW w:w="29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376E9BA" w14:textId="6E504E3D" w:rsidR="0013673F" w:rsidRPr="00346809" w:rsidRDefault="00BC0161" w:rsidP="0082138B">
            <w:pPr>
              <w:spacing w:after="0" w:line="240" w:lineRule="auto"/>
              <w:jc w:val="center"/>
              <w:rPr>
                <w:rFonts w:eastAsia="Times New Roman" w:cstheme="minorHAnsi"/>
                <w:sz w:val="18"/>
                <w:szCs w:val="18"/>
              </w:rPr>
            </w:pPr>
            <w:r w:rsidRPr="00346809">
              <w:rPr>
                <w:rFonts w:eastAsia="Times New Roman" w:cstheme="minorHAnsi"/>
                <w:sz w:val="18"/>
                <w:szCs w:val="18"/>
              </w:rPr>
              <w:t>0.379</w:t>
            </w:r>
          </w:p>
        </w:tc>
        <w:tc>
          <w:tcPr>
            <w:tcW w:w="47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3F17197" w14:textId="3FB58387" w:rsidR="0013673F" w:rsidRPr="00346809" w:rsidRDefault="00BC0161" w:rsidP="0082138B">
            <w:pPr>
              <w:spacing w:after="0" w:line="240" w:lineRule="auto"/>
              <w:jc w:val="center"/>
              <w:rPr>
                <w:rFonts w:eastAsia="Times New Roman" w:cstheme="minorHAnsi"/>
                <w:sz w:val="18"/>
                <w:szCs w:val="18"/>
              </w:rPr>
            </w:pPr>
            <w:r w:rsidRPr="00346809">
              <w:rPr>
                <w:rFonts w:eastAsia="Times New Roman" w:cstheme="minorHAnsi"/>
                <w:sz w:val="18"/>
                <w:szCs w:val="18"/>
              </w:rPr>
              <w:t>8.4 (1.9)</w:t>
            </w:r>
          </w:p>
        </w:tc>
        <w:tc>
          <w:tcPr>
            <w:tcW w:w="333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09F92B6" w14:textId="58482469" w:rsidR="0013673F" w:rsidRPr="00346809" w:rsidRDefault="00BC0161" w:rsidP="0082138B">
            <w:pPr>
              <w:spacing w:after="0" w:line="240" w:lineRule="auto"/>
              <w:jc w:val="center"/>
              <w:rPr>
                <w:rFonts w:eastAsia="Times New Roman" w:cstheme="minorHAnsi"/>
                <w:bCs/>
                <w:sz w:val="18"/>
                <w:szCs w:val="18"/>
              </w:rPr>
            </w:pPr>
            <w:r w:rsidRPr="00346809">
              <w:rPr>
                <w:rFonts w:eastAsia="Times New Roman" w:cstheme="minorHAnsi"/>
                <w:bCs/>
                <w:sz w:val="18"/>
                <w:szCs w:val="18"/>
              </w:rPr>
              <w:t>&lt;0.001</w:t>
            </w:r>
          </w:p>
        </w:tc>
        <w:tc>
          <w:tcPr>
            <w:tcW w:w="47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4CC1653" w14:textId="29C8AAC4" w:rsidR="0013673F" w:rsidRPr="00346809" w:rsidRDefault="00BC0161" w:rsidP="0082138B">
            <w:pPr>
              <w:spacing w:after="0" w:line="240" w:lineRule="auto"/>
              <w:jc w:val="center"/>
              <w:rPr>
                <w:rFonts w:eastAsia="Times New Roman" w:cstheme="minorHAnsi"/>
                <w:sz w:val="18"/>
                <w:szCs w:val="18"/>
              </w:rPr>
            </w:pPr>
            <w:r w:rsidRPr="00346809">
              <w:rPr>
                <w:rFonts w:eastAsia="Times New Roman" w:cstheme="minorHAnsi"/>
                <w:sz w:val="18"/>
                <w:szCs w:val="18"/>
              </w:rPr>
              <w:t>5.5 (3.5)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4814F8F" w14:textId="58B0B097" w:rsidR="0013673F" w:rsidRPr="00346809" w:rsidRDefault="00BC0161" w:rsidP="0082138B">
            <w:pPr>
              <w:spacing w:after="0" w:line="240" w:lineRule="auto"/>
              <w:jc w:val="center"/>
              <w:rPr>
                <w:rFonts w:eastAsia="Times New Roman" w:cstheme="minorHAnsi"/>
                <w:sz w:val="18"/>
                <w:szCs w:val="18"/>
              </w:rPr>
            </w:pPr>
            <w:r w:rsidRPr="00346809">
              <w:rPr>
                <w:rFonts w:eastAsia="Times New Roman" w:cstheme="minorHAnsi"/>
                <w:sz w:val="18"/>
                <w:szCs w:val="18"/>
              </w:rPr>
              <w:t>0.117</w:t>
            </w:r>
          </w:p>
        </w:tc>
        <w:tc>
          <w:tcPr>
            <w:tcW w:w="43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FD5FFE2" w14:textId="6E80BAF6" w:rsidR="0013673F" w:rsidRPr="00346809" w:rsidRDefault="00BC0161" w:rsidP="0082138B">
            <w:pPr>
              <w:spacing w:after="0" w:line="240" w:lineRule="auto"/>
              <w:jc w:val="center"/>
              <w:rPr>
                <w:rFonts w:eastAsia="Times New Roman" w:cstheme="minorHAnsi"/>
                <w:sz w:val="18"/>
                <w:szCs w:val="18"/>
              </w:rPr>
            </w:pPr>
            <w:r w:rsidRPr="00346809">
              <w:rPr>
                <w:rFonts w:eastAsia="Times New Roman" w:cstheme="minorHAnsi"/>
                <w:sz w:val="18"/>
                <w:szCs w:val="18"/>
              </w:rPr>
              <w:t>10.2 (2.0)</w:t>
            </w:r>
          </w:p>
        </w:tc>
        <w:tc>
          <w:tcPr>
            <w:tcW w:w="333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FC66042" w14:textId="6E223511" w:rsidR="0013673F" w:rsidRPr="00346809" w:rsidRDefault="00BC0161" w:rsidP="0082138B">
            <w:pPr>
              <w:spacing w:after="0" w:line="240" w:lineRule="auto"/>
              <w:jc w:val="center"/>
              <w:rPr>
                <w:rFonts w:eastAsia="Times New Roman" w:cstheme="minorHAnsi"/>
                <w:bCs/>
                <w:sz w:val="18"/>
                <w:szCs w:val="18"/>
              </w:rPr>
            </w:pPr>
            <w:r w:rsidRPr="00346809">
              <w:rPr>
                <w:rFonts w:eastAsia="Times New Roman" w:cstheme="minorHAnsi"/>
                <w:bCs/>
                <w:sz w:val="18"/>
                <w:szCs w:val="18"/>
              </w:rPr>
              <w:t>&lt;0.001</w:t>
            </w:r>
          </w:p>
        </w:tc>
        <w:tc>
          <w:tcPr>
            <w:tcW w:w="47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867B80A" w14:textId="018EBC91" w:rsidR="0013673F" w:rsidRPr="00346809" w:rsidRDefault="00BC0161" w:rsidP="0082138B">
            <w:pPr>
              <w:spacing w:after="0" w:line="240" w:lineRule="auto"/>
              <w:jc w:val="center"/>
              <w:rPr>
                <w:rFonts w:eastAsia="Times New Roman" w:cstheme="minorHAnsi"/>
                <w:sz w:val="18"/>
                <w:szCs w:val="18"/>
              </w:rPr>
            </w:pPr>
            <w:r w:rsidRPr="00346809">
              <w:rPr>
                <w:rFonts w:eastAsia="Times New Roman" w:cstheme="minorHAnsi"/>
                <w:sz w:val="18"/>
                <w:szCs w:val="18"/>
              </w:rPr>
              <w:t>7.4 (3.5)</w:t>
            </w:r>
          </w:p>
        </w:tc>
        <w:tc>
          <w:tcPr>
            <w:tcW w:w="33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E0C3F56" w14:textId="3752D92E" w:rsidR="0013673F" w:rsidRPr="00346809" w:rsidRDefault="00BC0161" w:rsidP="0082138B">
            <w:pPr>
              <w:spacing w:after="0" w:line="240" w:lineRule="auto"/>
              <w:jc w:val="center"/>
              <w:rPr>
                <w:rFonts w:eastAsia="Times New Roman" w:cstheme="minorHAnsi"/>
                <w:bCs/>
                <w:sz w:val="18"/>
                <w:szCs w:val="18"/>
              </w:rPr>
            </w:pPr>
            <w:r w:rsidRPr="00346809">
              <w:rPr>
                <w:rFonts w:eastAsia="Times New Roman" w:cstheme="minorHAnsi"/>
                <w:bCs/>
                <w:sz w:val="18"/>
                <w:szCs w:val="18"/>
              </w:rPr>
              <w:t>0.037</w:t>
            </w:r>
          </w:p>
        </w:tc>
      </w:tr>
      <w:tr w:rsidR="00346809" w:rsidRPr="00346809" w14:paraId="79A17177" w14:textId="77777777" w:rsidTr="00B46CB9">
        <w:trPr>
          <w:trHeight w:val="20"/>
        </w:trPr>
        <w:tc>
          <w:tcPr>
            <w:tcW w:w="1041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5173FA6" w14:textId="77777777" w:rsidR="0013673F" w:rsidRPr="00346809" w:rsidRDefault="0013673F" w:rsidP="0082138B">
            <w:pPr>
              <w:spacing w:after="0" w:line="240" w:lineRule="auto"/>
              <w:ind w:left="150"/>
              <w:rPr>
                <w:rFonts w:eastAsia="Times New Roman" w:cstheme="minorHAnsi"/>
                <w:sz w:val="18"/>
                <w:szCs w:val="18"/>
              </w:rPr>
            </w:pPr>
            <w:r w:rsidRPr="00346809">
              <w:rPr>
                <w:rFonts w:eastAsia="Times New Roman" w:cstheme="minorHAnsi"/>
                <w:sz w:val="18"/>
                <w:szCs w:val="18"/>
              </w:rPr>
              <w:t>Role emotional</w:t>
            </w:r>
          </w:p>
        </w:tc>
        <w:tc>
          <w:tcPr>
            <w:tcW w:w="46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7F1B07A" w14:textId="6DE8EBCA" w:rsidR="0013673F" w:rsidRPr="00346809" w:rsidRDefault="00BC0161" w:rsidP="0082138B">
            <w:pPr>
              <w:spacing w:after="0" w:line="240" w:lineRule="auto"/>
              <w:jc w:val="center"/>
              <w:rPr>
                <w:rFonts w:eastAsia="Times New Roman" w:cstheme="minorHAnsi"/>
                <w:sz w:val="18"/>
                <w:szCs w:val="18"/>
              </w:rPr>
            </w:pPr>
            <w:r w:rsidRPr="00346809">
              <w:rPr>
                <w:rFonts w:eastAsia="Times New Roman" w:cstheme="minorHAnsi"/>
                <w:sz w:val="18"/>
                <w:szCs w:val="18"/>
              </w:rPr>
              <w:t>1.8 (2.7)</w:t>
            </w:r>
          </w:p>
        </w:tc>
        <w:tc>
          <w:tcPr>
            <w:tcW w:w="29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E0C04C0" w14:textId="472825C1" w:rsidR="0013673F" w:rsidRPr="00346809" w:rsidRDefault="00BC0161" w:rsidP="0082138B">
            <w:pPr>
              <w:spacing w:after="0" w:line="240" w:lineRule="auto"/>
              <w:jc w:val="center"/>
              <w:rPr>
                <w:rFonts w:eastAsia="Times New Roman" w:cstheme="minorHAnsi"/>
                <w:sz w:val="18"/>
                <w:szCs w:val="18"/>
              </w:rPr>
            </w:pPr>
            <w:r w:rsidRPr="00346809">
              <w:rPr>
                <w:rFonts w:eastAsia="Times New Roman" w:cstheme="minorHAnsi"/>
                <w:sz w:val="18"/>
                <w:szCs w:val="18"/>
              </w:rPr>
              <w:t>0.511</w:t>
            </w:r>
          </w:p>
        </w:tc>
        <w:tc>
          <w:tcPr>
            <w:tcW w:w="47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E1EF7B7" w14:textId="4E374A8A" w:rsidR="0013673F" w:rsidRPr="00346809" w:rsidRDefault="00BC0161" w:rsidP="0082138B">
            <w:pPr>
              <w:spacing w:after="0" w:line="240" w:lineRule="auto"/>
              <w:jc w:val="center"/>
              <w:rPr>
                <w:rFonts w:eastAsia="Times New Roman" w:cstheme="minorHAnsi"/>
                <w:sz w:val="18"/>
                <w:szCs w:val="18"/>
              </w:rPr>
            </w:pPr>
            <w:r w:rsidRPr="00346809">
              <w:rPr>
                <w:rFonts w:eastAsia="Times New Roman" w:cstheme="minorHAnsi"/>
                <w:sz w:val="18"/>
                <w:szCs w:val="18"/>
              </w:rPr>
              <w:t>3.4 (1.5)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51209A4" w14:textId="794D6623" w:rsidR="0013673F" w:rsidRPr="00346809" w:rsidRDefault="00BC0161" w:rsidP="0082138B">
            <w:pPr>
              <w:spacing w:after="0" w:line="240" w:lineRule="auto"/>
              <w:jc w:val="center"/>
              <w:rPr>
                <w:rFonts w:eastAsia="Times New Roman" w:cstheme="minorHAnsi"/>
                <w:bCs/>
                <w:sz w:val="18"/>
                <w:szCs w:val="18"/>
              </w:rPr>
            </w:pPr>
            <w:r w:rsidRPr="00346809">
              <w:rPr>
                <w:rFonts w:eastAsia="Times New Roman" w:cstheme="minorHAnsi"/>
                <w:bCs/>
                <w:sz w:val="18"/>
                <w:szCs w:val="18"/>
              </w:rPr>
              <w:t>0.025</w:t>
            </w:r>
          </w:p>
        </w:tc>
        <w:tc>
          <w:tcPr>
            <w:tcW w:w="47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0088A1A" w14:textId="56188164" w:rsidR="0013673F" w:rsidRPr="00346809" w:rsidRDefault="00BC0161" w:rsidP="0082138B">
            <w:pPr>
              <w:spacing w:after="0" w:line="240" w:lineRule="auto"/>
              <w:jc w:val="center"/>
              <w:rPr>
                <w:rFonts w:eastAsia="Times New Roman" w:cstheme="minorHAnsi"/>
                <w:sz w:val="18"/>
                <w:szCs w:val="18"/>
              </w:rPr>
            </w:pPr>
            <w:r w:rsidRPr="00346809">
              <w:rPr>
                <w:rFonts w:eastAsia="Times New Roman" w:cstheme="minorHAnsi"/>
                <w:sz w:val="18"/>
                <w:szCs w:val="18"/>
              </w:rPr>
              <w:t>1.6 (3.</w:t>
            </w:r>
            <w:r w:rsidR="002760D8" w:rsidRPr="00346809">
              <w:rPr>
                <w:rFonts w:eastAsia="Times New Roman" w:cstheme="minorHAnsi"/>
                <w:sz w:val="18"/>
                <w:szCs w:val="18"/>
              </w:rPr>
              <w:t>1</w:t>
            </w:r>
            <w:r w:rsidRPr="00346809">
              <w:rPr>
                <w:rFonts w:eastAsia="Times New Roman" w:cstheme="minorHAnsi"/>
                <w:sz w:val="18"/>
                <w:szCs w:val="18"/>
              </w:rPr>
              <w:t>)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2A70A20" w14:textId="788746B5" w:rsidR="0013673F" w:rsidRPr="00346809" w:rsidRDefault="00BC0161" w:rsidP="0082138B">
            <w:pPr>
              <w:spacing w:after="0" w:line="240" w:lineRule="auto"/>
              <w:jc w:val="center"/>
              <w:rPr>
                <w:rFonts w:eastAsia="Times New Roman" w:cstheme="minorHAnsi"/>
                <w:sz w:val="18"/>
                <w:szCs w:val="18"/>
              </w:rPr>
            </w:pPr>
            <w:r w:rsidRPr="00346809">
              <w:rPr>
                <w:rFonts w:eastAsia="Times New Roman" w:cstheme="minorHAnsi"/>
                <w:sz w:val="18"/>
                <w:szCs w:val="18"/>
              </w:rPr>
              <w:t>0.606</w:t>
            </w:r>
          </w:p>
        </w:tc>
        <w:tc>
          <w:tcPr>
            <w:tcW w:w="43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D3C18B6" w14:textId="661E61A4" w:rsidR="0013673F" w:rsidRPr="00346809" w:rsidRDefault="00BC0161" w:rsidP="0082138B">
            <w:pPr>
              <w:spacing w:after="0" w:line="240" w:lineRule="auto"/>
              <w:jc w:val="center"/>
              <w:rPr>
                <w:rFonts w:eastAsia="Times New Roman" w:cstheme="minorHAnsi"/>
                <w:sz w:val="18"/>
                <w:szCs w:val="18"/>
              </w:rPr>
            </w:pPr>
            <w:r w:rsidRPr="00346809">
              <w:rPr>
                <w:rFonts w:eastAsia="Times New Roman" w:cstheme="minorHAnsi"/>
                <w:sz w:val="18"/>
                <w:szCs w:val="18"/>
              </w:rPr>
              <w:t>5.3 (1.5)</w:t>
            </w:r>
          </w:p>
        </w:tc>
        <w:tc>
          <w:tcPr>
            <w:tcW w:w="333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58CC299" w14:textId="56C9A176" w:rsidR="0013673F" w:rsidRPr="00346809" w:rsidRDefault="00BC0161" w:rsidP="0082138B">
            <w:pPr>
              <w:spacing w:after="0" w:line="240" w:lineRule="auto"/>
              <w:jc w:val="center"/>
              <w:rPr>
                <w:rFonts w:eastAsia="Times New Roman" w:cstheme="minorHAnsi"/>
                <w:bCs/>
                <w:sz w:val="18"/>
                <w:szCs w:val="18"/>
              </w:rPr>
            </w:pPr>
            <w:r w:rsidRPr="00346809">
              <w:rPr>
                <w:rFonts w:eastAsia="Times New Roman" w:cstheme="minorHAnsi"/>
                <w:bCs/>
                <w:sz w:val="18"/>
                <w:szCs w:val="18"/>
              </w:rPr>
              <w:t>&lt;0.001</w:t>
            </w:r>
          </w:p>
        </w:tc>
        <w:tc>
          <w:tcPr>
            <w:tcW w:w="47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4126889" w14:textId="17ABCFCE" w:rsidR="0013673F" w:rsidRPr="00346809" w:rsidRDefault="00BC0161" w:rsidP="0082138B">
            <w:pPr>
              <w:spacing w:after="0" w:line="240" w:lineRule="auto"/>
              <w:jc w:val="center"/>
              <w:rPr>
                <w:rFonts w:eastAsia="Times New Roman" w:cstheme="minorHAnsi"/>
                <w:sz w:val="18"/>
                <w:szCs w:val="18"/>
              </w:rPr>
            </w:pPr>
            <w:r w:rsidRPr="00346809">
              <w:rPr>
                <w:rFonts w:eastAsia="Times New Roman" w:cstheme="minorHAnsi"/>
                <w:sz w:val="18"/>
                <w:szCs w:val="18"/>
              </w:rPr>
              <w:t>3.6 (3.1)</w:t>
            </w:r>
          </w:p>
        </w:tc>
        <w:tc>
          <w:tcPr>
            <w:tcW w:w="33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1411A79" w14:textId="51992238" w:rsidR="0013673F" w:rsidRPr="00346809" w:rsidRDefault="00BC0161" w:rsidP="0082138B">
            <w:pPr>
              <w:spacing w:after="0" w:line="240" w:lineRule="auto"/>
              <w:jc w:val="center"/>
              <w:rPr>
                <w:rFonts w:eastAsia="Times New Roman" w:cstheme="minorHAnsi"/>
                <w:sz w:val="18"/>
                <w:szCs w:val="18"/>
              </w:rPr>
            </w:pPr>
            <w:r w:rsidRPr="00346809">
              <w:rPr>
                <w:rFonts w:eastAsia="Times New Roman" w:cstheme="minorHAnsi"/>
                <w:sz w:val="18"/>
                <w:szCs w:val="18"/>
              </w:rPr>
              <w:t>0.245</w:t>
            </w:r>
          </w:p>
        </w:tc>
      </w:tr>
      <w:tr w:rsidR="00346809" w:rsidRPr="00346809" w14:paraId="611B60A3" w14:textId="77777777" w:rsidTr="00B46CB9">
        <w:trPr>
          <w:trHeight w:val="20"/>
        </w:trPr>
        <w:tc>
          <w:tcPr>
            <w:tcW w:w="1041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18AD672" w14:textId="77777777" w:rsidR="0013673F" w:rsidRPr="00346809" w:rsidRDefault="0013673F" w:rsidP="0082138B">
            <w:pPr>
              <w:spacing w:after="0" w:line="240" w:lineRule="auto"/>
              <w:ind w:left="150"/>
              <w:rPr>
                <w:rFonts w:eastAsia="Times New Roman" w:cstheme="minorHAnsi"/>
                <w:sz w:val="18"/>
                <w:szCs w:val="18"/>
              </w:rPr>
            </w:pPr>
            <w:r w:rsidRPr="00346809">
              <w:rPr>
                <w:rFonts w:eastAsia="Times New Roman" w:cstheme="minorHAnsi"/>
                <w:sz w:val="18"/>
                <w:szCs w:val="18"/>
              </w:rPr>
              <w:t>Mental health</w:t>
            </w:r>
          </w:p>
        </w:tc>
        <w:tc>
          <w:tcPr>
            <w:tcW w:w="46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651A2C4" w14:textId="1F6D7410" w:rsidR="0013673F" w:rsidRPr="00346809" w:rsidRDefault="00BC0161" w:rsidP="0082138B">
            <w:pPr>
              <w:spacing w:after="0" w:line="240" w:lineRule="auto"/>
              <w:jc w:val="center"/>
              <w:rPr>
                <w:rFonts w:eastAsia="Times New Roman" w:cstheme="minorHAnsi"/>
                <w:sz w:val="18"/>
                <w:szCs w:val="18"/>
              </w:rPr>
            </w:pPr>
            <w:r w:rsidRPr="00346809">
              <w:rPr>
                <w:rFonts w:eastAsia="Times New Roman" w:cstheme="minorHAnsi"/>
                <w:sz w:val="18"/>
                <w:szCs w:val="18"/>
              </w:rPr>
              <w:t>4.6 (2.6)</w:t>
            </w:r>
          </w:p>
        </w:tc>
        <w:tc>
          <w:tcPr>
            <w:tcW w:w="29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4DDFA65" w14:textId="1B65965A" w:rsidR="0013673F" w:rsidRPr="00346809" w:rsidRDefault="00BC0161" w:rsidP="0082138B">
            <w:pPr>
              <w:spacing w:after="0" w:line="240" w:lineRule="auto"/>
              <w:jc w:val="center"/>
              <w:rPr>
                <w:rFonts w:eastAsia="Times New Roman" w:cstheme="minorHAnsi"/>
                <w:sz w:val="18"/>
                <w:szCs w:val="18"/>
              </w:rPr>
            </w:pPr>
            <w:r w:rsidRPr="00346809">
              <w:rPr>
                <w:rFonts w:eastAsia="Times New Roman" w:cstheme="minorHAnsi"/>
                <w:sz w:val="18"/>
                <w:szCs w:val="18"/>
              </w:rPr>
              <w:t>0.081</w:t>
            </w:r>
          </w:p>
        </w:tc>
        <w:tc>
          <w:tcPr>
            <w:tcW w:w="47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2DBA937" w14:textId="0C809C5D" w:rsidR="0013673F" w:rsidRPr="00346809" w:rsidRDefault="00BC0161" w:rsidP="0082138B">
            <w:pPr>
              <w:spacing w:after="0" w:line="240" w:lineRule="auto"/>
              <w:jc w:val="center"/>
              <w:rPr>
                <w:rFonts w:eastAsia="Times New Roman" w:cstheme="minorHAnsi"/>
                <w:sz w:val="18"/>
                <w:szCs w:val="18"/>
              </w:rPr>
            </w:pPr>
            <w:r w:rsidRPr="00346809">
              <w:rPr>
                <w:rFonts w:eastAsia="Times New Roman" w:cstheme="minorHAnsi"/>
                <w:sz w:val="18"/>
                <w:szCs w:val="18"/>
              </w:rPr>
              <w:t>8.4 (1.5)</w:t>
            </w:r>
          </w:p>
        </w:tc>
        <w:tc>
          <w:tcPr>
            <w:tcW w:w="333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FF7897B" w14:textId="746D38E2" w:rsidR="0013673F" w:rsidRPr="00346809" w:rsidRDefault="00BC0161" w:rsidP="0082138B">
            <w:pPr>
              <w:spacing w:after="0" w:line="240" w:lineRule="auto"/>
              <w:jc w:val="center"/>
              <w:rPr>
                <w:rFonts w:eastAsia="Times New Roman" w:cstheme="minorHAnsi"/>
                <w:bCs/>
                <w:sz w:val="18"/>
                <w:szCs w:val="18"/>
              </w:rPr>
            </w:pPr>
            <w:r w:rsidRPr="00346809">
              <w:rPr>
                <w:rFonts w:eastAsia="Times New Roman" w:cstheme="minorHAnsi"/>
                <w:bCs/>
                <w:sz w:val="18"/>
                <w:szCs w:val="18"/>
              </w:rPr>
              <w:t>&lt;0.001</w:t>
            </w:r>
          </w:p>
        </w:tc>
        <w:tc>
          <w:tcPr>
            <w:tcW w:w="47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662201A" w14:textId="50348482" w:rsidR="0013673F" w:rsidRPr="00346809" w:rsidRDefault="00BC0161" w:rsidP="0082138B">
            <w:pPr>
              <w:spacing w:after="0" w:line="240" w:lineRule="auto"/>
              <w:jc w:val="center"/>
              <w:rPr>
                <w:rFonts w:eastAsia="Times New Roman" w:cstheme="minorHAnsi"/>
                <w:sz w:val="18"/>
                <w:szCs w:val="18"/>
              </w:rPr>
            </w:pPr>
            <w:r w:rsidRPr="00346809">
              <w:rPr>
                <w:rFonts w:eastAsia="Times New Roman" w:cstheme="minorHAnsi"/>
                <w:sz w:val="18"/>
                <w:szCs w:val="18"/>
              </w:rPr>
              <w:t>3.8 (2.9)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D767F47" w14:textId="5F8EBCE5" w:rsidR="0013673F" w:rsidRPr="00346809" w:rsidRDefault="00BC0161" w:rsidP="0082138B">
            <w:pPr>
              <w:spacing w:after="0" w:line="240" w:lineRule="auto"/>
              <w:jc w:val="center"/>
              <w:rPr>
                <w:rFonts w:eastAsia="Times New Roman" w:cstheme="minorHAnsi"/>
                <w:sz w:val="18"/>
                <w:szCs w:val="18"/>
              </w:rPr>
            </w:pPr>
            <w:r w:rsidRPr="00346809">
              <w:rPr>
                <w:rFonts w:eastAsia="Times New Roman" w:cstheme="minorHAnsi"/>
                <w:sz w:val="18"/>
                <w:szCs w:val="18"/>
              </w:rPr>
              <w:t>0.189</w:t>
            </w:r>
          </w:p>
        </w:tc>
        <w:tc>
          <w:tcPr>
            <w:tcW w:w="43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5FDADF9" w14:textId="4719AA58" w:rsidR="0013673F" w:rsidRPr="00346809" w:rsidRDefault="00BC0161" w:rsidP="0082138B">
            <w:pPr>
              <w:spacing w:after="0" w:line="240" w:lineRule="auto"/>
              <w:jc w:val="center"/>
              <w:rPr>
                <w:rFonts w:eastAsia="Times New Roman" w:cstheme="minorHAnsi"/>
                <w:sz w:val="18"/>
                <w:szCs w:val="18"/>
              </w:rPr>
            </w:pPr>
            <w:r w:rsidRPr="00346809">
              <w:rPr>
                <w:rFonts w:eastAsia="Times New Roman" w:cstheme="minorHAnsi"/>
                <w:sz w:val="18"/>
                <w:szCs w:val="18"/>
              </w:rPr>
              <w:t>9.4 (1.5)</w:t>
            </w:r>
          </w:p>
        </w:tc>
        <w:tc>
          <w:tcPr>
            <w:tcW w:w="333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007E182" w14:textId="76378652" w:rsidR="0013673F" w:rsidRPr="00346809" w:rsidRDefault="00BC0161" w:rsidP="0082138B">
            <w:pPr>
              <w:spacing w:after="0" w:line="240" w:lineRule="auto"/>
              <w:jc w:val="center"/>
              <w:rPr>
                <w:rFonts w:eastAsia="Times New Roman" w:cstheme="minorHAnsi"/>
                <w:bCs/>
                <w:sz w:val="18"/>
                <w:szCs w:val="18"/>
              </w:rPr>
            </w:pPr>
            <w:r w:rsidRPr="00346809">
              <w:rPr>
                <w:rFonts w:eastAsia="Times New Roman" w:cstheme="minorHAnsi"/>
                <w:bCs/>
                <w:sz w:val="18"/>
                <w:szCs w:val="18"/>
              </w:rPr>
              <w:t>&lt;0.001</w:t>
            </w:r>
          </w:p>
        </w:tc>
        <w:tc>
          <w:tcPr>
            <w:tcW w:w="47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962E69C" w14:textId="6E0ECEE4" w:rsidR="0013673F" w:rsidRPr="00346809" w:rsidRDefault="00BC0161" w:rsidP="0082138B">
            <w:pPr>
              <w:spacing w:after="0" w:line="240" w:lineRule="auto"/>
              <w:jc w:val="center"/>
              <w:rPr>
                <w:rFonts w:eastAsia="Times New Roman" w:cstheme="minorHAnsi"/>
                <w:sz w:val="18"/>
                <w:szCs w:val="18"/>
              </w:rPr>
            </w:pPr>
            <w:r w:rsidRPr="00346809">
              <w:rPr>
                <w:rFonts w:eastAsia="Times New Roman" w:cstheme="minorHAnsi"/>
                <w:sz w:val="18"/>
                <w:szCs w:val="18"/>
              </w:rPr>
              <w:t>4.8 (2.9)</w:t>
            </w:r>
          </w:p>
        </w:tc>
        <w:tc>
          <w:tcPr>
            <w:tcW w:w="33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235B2DC" w14:textId="4D2C1AA2" w:rsidR="0013673F" w:rsidRPr="00346809" w:rsidRDefault="00BC0161" w:rsidP="0082138B">
            <w:pPr>
              <w:spacing w:after="0" w:line="240" w:lineRule="auto"/>
              <w:jc w:val="center"/>
              <w:rPr>
                <w:rFonts w:eastAsia="Times New Roman" w:cstheme="minorHAnsi"/>
                <w:sz w:val="18"/>
                <w:szCs w:val="18"/>
              </w:rPr>
            </w:pPr>
            <w:r w:rsidRPr="00346809">
              <w:rPr>
                <w:rFonts w:eastAsia="Times New Roman" w:cstheme="minorHAnsi"/>
                <w:sz w:val="18"/>
                <w:szCs w:val="18"/>
              </w:rPr>
              <w:t>0.101</w:t>
            </w:r>
          </w:p>
        </w:tc>
      </w:tr>
      <w:bookmarkEnd w:id="19"/>
      <w:bookmarkEnd w:id="18"/>
    </w:tbl>
    <w:p w14:paraId="28A707BA" w14:textId="71338147" w:rsidR="00091FE9" w:rsidRPr="00346809" w:rsidRDefault="00091FE9">
      <w:pPr>
        <w:rPr>
          <w:rFonts w:cs="Arial"/>
          <w:b/>
          <w:szCs w:val="21"/>
        </w:rPr>
        <w:sectPr w:rsidR="00091FE9" w:rsidRPr="00346809" w:rsidSect="00B46CB9">
          <w:pgSz w:w="15840" w:h="12240" w:orient="landscape"/>
          <w:pgMar w:top="1440" w:right="1440" w:bottom="1440" w:left="1440" w:header="720" w:footer="720" w:gutter="0"/>
          <w:cols w:space="720"/>
          <w:docGrid w:linePitch="360"/>
        </w:sectPr>
      </w:pPr>
    </w:p>
    <w:p w14:paraId="4B626064" w14:textId="072C2567" w:rsidR="00791BA9" w:rsidRDefault="00791BA9" w:rsidP="00791BA9">
      <w:pPr>
        <w:rPr>
          <w:rFonts w:eastAsia="Calibri"/>
          <w:b/>
          <w:sz w:val="22"/>
          <w:vertAlign w:val="superscript"/>
          <w:lang w:val="en-GB"/>
        </w:rPr>
      </w:pPr>
      <w:bookmarkStart w:id="21" w:name="_Ref491866801"/>
      <w:bookmarkStart w:id="22" w:name="_Ref491867259"/>
      <w:r>
        <w:rPr>
          <w:rFonts w:eastAsia="Calibri"/>
          <w:b/>
          <w:sz w:val="22"/>
        </w:rPr>
        <w:lastRenderedPageBreak/>
        <w:t xml:space="preserve">Supplemental </w:t>
      </w:r>
      <w:r w:rsidRPr="004D1A04">
        <w:rPr>
          <w:rFonts w:eastAsia="Calibri"/>
          <w:b/>
          <w:sz w:val="22"/>
        </w:rPr>
        <w:t>Figure</w:t>
      </w:r>
      <w:bookmarkEnd w:id="21"/>
      <w:r w:rsidRPr="004D1A04">
        <w:rPr>
          <w:rFonts w:eastAsia="Calibri"/>
          <w:b/>
          <w:sz w:val="22"/>
        </w:rPr>
        <w:t>.</w:t>
      </w:r>
      <w:r w:rsidRPr="004D1A04">
        <w:rPr>
          <w:rFonts w:eastAsia="Calibri"/>
          <w:b/>
          <w:sz w:val="22"/>
          <w:lang w:val="en-GB"/>
        </w:rPr>
        <w:t xml:space="preserve"> Healthcare Resource Utilization per Person-Year </w:t>
      </w:r>
      <w:proofErr w:type="spellStart"/>
      <w:r w:rsidRPr="004D1A04">
        <w:rPr>
          <w:rFonts w:eastAsia="Calibri"/>
          <w:b/>
          <w:sz w:val="22"/>
          <w:lang w:val="en-GB"/>
        </w:rPr>
        <w:t>Observed</w:t>
      </w:r>
      <w:bookmarkEnd w:id="22"/>
      <w:r w:rsidRPr="004D1A04">
        <w:rPr>
          <w:rFonts w:eastAsia="Calibri"/>
          <w:b/>
          <w:sz w:val="22"/>
          <w:vertAlign w:val="superscript"/>
          <w:lang w:val="en-GB"/>
        </w:rPr>
        <w:t>a</w:t>
      </w:r>
      <w:proofErr w:type="spellEnd"/>
    </w:p>
    <w:p w14:paraId="76793167" w14:textId="77777777" w:rsidR="004A7EA0" w:rsidRPr="00257BD4" w:rsidRDefault="004A7EA0" w:rsidP="004A7EA0">
      <w:pPr>
        <w:rPr>
          <w:rFonts w:cs="Arial"/>
        </w:rPr>
      </w:pPr>
      <w:bookmarkStart w:id="23" w:name="_Hlk495488952"/>
      <w:r>
        <w:rPr>
          <w:rFonts w:cs="Arial"/>
          <w:noProof/>
        </w:rPr>
        <w:drawing>
          <wp:inline distT="0" distB="0" distL="0" distR="0" wp14:anchorId="6E1AACD8" wp14:editId="27F3960E">
            <wp:extent cx="6668219" cy="3985041"/>
            <wp:effectExtent l="0" t="0" r="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683935" cy="3994433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43A38A27" w14:textId="0F02BA5C" w:rsidR="00175E34" w:rsidRPr="004A7EA0" w:rsidRDefault="004A7EA0" w:rsidP="004A7EA0">
      <w:pPr>
        <w:pStyle w:val="TableCellText10pt"/>
        <w:rPr>
          <w:rFonts w:ascii="Arial" w:hAnsi="Arial" w:cs="Arial"/>
          <w:b/>
          <w:vertAlign w:val="superscript"/>
          <w:lang w:val="en-GB"/>
        </w:rPr>
      </w:pPr>
      <w:r w:rsidRPr="004A7EA0">
        <w:rPr>
          <w:rFonts w:ascii="Arial" w:hAnsi="Arial" w:cs="Arial"/>
        </w:rPr>
        <w:t xml:space="preserve">BUP-XR, buprenorphine extended-release monthly injection, for subcutaneous use [CIII]; </w:t>
      </w:r>
      <w:r w:rsidRPr="004A7EA0">
        <w:rPr>
          <w:rFonts w:ascii="Arial" w:hAnsi="Arial" w:cs="Arial"/>
          <w:lang w:val="en-GB"/>
        </w:rPr>
        <w:t>IDC, individual drug counselling; RR = rate ratio</w:t>
      </w:r>
      <w:bookmarkEnd w:id="23"/>
      <w:r w:rsidR="00D01906">
        <w:rPr>
          <w:rFonts w:ascii="Arial" w:hAnsi="Arial" w:cs="Arial"/>
          <w:lang w:val="en-GB"/>
        </w:rPr>
        <w:t xml:space="preserve"> (see note below for calculation)</w:t>
      </w:r>
    </w:p>
    <w:p w14:paraId="46D67C95" w14:textId="0219753A" w:rsidR="00482A19" w:rsidRPr="006F4D24" w:rsidRDefault="00AC3571" w:rsidP="00482A19">
      <w:pPr>
        <w:rPr>
          <w:rFonts w:eastAsia="Calibri" w:cs="Arial"/>
          <w:sz w:val="20"/>
          <w:szCs w:val="20"/>
        </w:rPr>
      </w:pPr>
      <w:proofErr w:type="spellStart"/>
      <w:proofErr w:type="gramStart"/>
      <w:r w:rsidRPr="004A7EA0">
        <w:rPr>
          <w:rFonts w:eastAsia="Calibri" w:cs="Arial"/>
          <w:sz w:val="20"/>
          <w:szCs w:val="20"/>
          <w:vertAlign w:val="superscript"/>
        </w:rPr>
        <w:t>a</w:t>
      </w:r>
      <w:proofErr w:type="spellEnd"/>
      <w:proofErr w:type="gramEnd"/>
      <w:r w:rsidRPr="004A7EA0">
        <w:rPr>
          <w:rFonts w:eastAsia="Calibri" w:cs="Arial"/>
          <w:sz w:val="20"/>
          <w:szCs w:val="20"/>
        </w:rPr>
        <w:t xml:space="preserve"> Overall, HCRU was low throughout the 6-month study. However, despite this short period, we were able to show a significant decrease in days in hospital with BUP-XR 300/300mg and 300/100mg compared to </w:t>
      </w:r>
      <w:r w:rsidRPr="00A163CF">
        <w:rPr>
          <w:rFonts w:eastAsia="Calibri" w:cs="Arial"/>
          <w:sz w:val="20"/>
          <w:szCs w:val="20"/>
        </w:rPr>
        <w:t xml:space="preserve">placebo and a significant decrease in ED visits with BUP-XR 300/300mg compared with placebo. </w:t>
      </w:r>
      <w:r w:rsidR="00482A19" w:rsidRPr="006F4D24">
        <w:rPr>
          <w:rFonts w:eastAsia="Calibri" w:cs="Arial"/>
          <w:sz w:val="20"/>
          <w:szCs w:val="20"/>
        </w:rPr>
        <w:t xml:space="preserve">Due to potential differences in follow-up </w:t>
      </w:r>
      <w:r w:rsidR="00295879" w:rsidRPr="006F4D24">
        <w:rPr>
          <w:rFonts w:eastAsia="Calibri" w:cs="Arial"/>
          <w:sz w:val="20"/>
          <w:szCs w:val="20"/>
        </w:rPr>
        <w:t xml:space="preserve">time </w:t>
      </w:r>
      <w:r w:rsidR="00482A19" w:rsidRPr="006F4D24">
        <w:rPr>
          <w:rFonts w:eastAsia="Calibri" w:cs="Arial"/>
          <w:sz w:val="20"/>
          <w:szCs w:val="20"/>
        </w:rPr>
        <w:t>due to drop-out</w:t>
      </w:r>
      <w:r w:rsidR="00295879" w:rsidRPr="006F4D24">
        <w:rPr>
          <w:rFonts w:eastAsia="Calibri" w:cs="Arial"/>
          <w:sz w:val="20"/>
          <w:szCs w:val="20"/>
        </w:rPr>
        <w:t>s</w:t>
      </w:r>
      <w:r w:rsidR="00482A19" w:rsidRPr="006F4D24">
        <w:rPr>
          <w:rFonts w:eastAsia="Calibri" w:cs="Arial"/>
          <w:sz w:val="20"/>
          <w:szCs w:val="20"/>
        </w:rPr>
        <w:t>, HCRU was analy</w:t>
      </w:r>
      <w:r w:rsidR="001726DA">
        <w:rPr>
          <w:rFonts w:eastAsia="Calibri" w:cs="Arial"/>
          <w:sz w:val="20"/>
          <w:szCs w:val="20"/>
        </w:rPr>
        <w:t>z</w:t>
      </w:r>
      <w:r w:rsidR="00482A19" w:rsidRPr="006F4D24">
        <w:rPr>
          <w:rFonts w:eastAsia="Calibri" w:cs="Arial"/>
          <w:sz w:val="20"/>
          <w:szCs w:val="20"/>
        </w:rPr>
        <w:t>ed using an incidence-based approach as observed “events” per person-month. In this context, an event may represent hospital bed day, outpatient visit, or other resource utilization. This was calculated as follows:</w:t>
      </w:r>
    </w:p>
    <w:p w14:paraId="2D763F37" w14:textId="44D8A0FD" w:rsidR="00482A19" w:rsidRPr="006F4D24" w:rsidRDefault="00482A19" w:rsidP="00482A19">
      <w:pPr>
        <w:rPr>
          <w:rFonts w:eastAsia="Calibri" w:cs="Arial"/>
          <w:sz w:val="20"/>
          <w:szCs w:val="20"/>
        </w:rPr>
      </w:pPr>
      <w:r w:rsidRPr="006F4D24">
        <w:rPr>
          <w:rFonts w:eastAsia="Calibri" w:cs="Arial"/>
          <w:sz w:val="20"/>
          <w:szCs w:val="20"/>
        </w:rPr>
        <w:t xml:space="preserve">Incidence (events per 12 person-months) = (Sum of number of events measured between baseline and EOS across all subjects) </w:t>
      </w:r>
      <w:r w:rsidR="00421A46" w:rsidRPr="00A163CF">
        <w:rPr>
          <w:rFonts w:eastAsia="Calibri" w:cs="Arial"/>
          <w:sz w:val="20"/>
          <w:szCs w:val="20"/>
        </w:rPr>
        <w:t>÷</w:t>
      </w:r>
      <w:r w:rsidRPr="006F4D24">
        <w:rPr>
          <w:rFonts w:eastAsia="Calibri" w:cs="Arial"/>
          <w:sz w:val="20"/>
          <w:szCs w:val="20"/>
        </w:rPr>
        <w:t xml:space="preserve"> (Sum of follow-up days [Baseline date – EOS date +1] across all subjects) *28*12</w:t>
      </w:r>
    </w:p>
    <w:p w14:paraId="2C63E7B7" w14:textId="60F7A1E0" w:rsidR="00482A19" w:rsidRPr="006F4D24" w:rsidRDefault="00482A19" w:rsidP="00CE3B1E">
      <w:pPr>
        <w:rPr>
          <w:rFonts w:cs="Arial"/>
          <w:sz w:val="20"/>
          <w:szCs w:val="20"/>
          <w:lang w:val="en-GB"/>
        </w:rPr>
      </w:pPr>
      <w:r w:rsidRPr="006F4D24">
        <w:rPr>
          <w:rFonts w:cs="Arial"/>
          <w:sz w:val="20"/>
          <w:szCs w:val="20"/>
          <w:lang w:val="en-GB"/>
        </w:rPr>
        <w:t xml:space="preserve">Exact Poisson confidence limits were calculated as follows </w:t>
      </w:r>
      <w:r w:rsidR="0090058F" w:rsidRPr="006F4D24">
        <w:rPr>
          <w:rFonts w:cs="Arial"/>
          <w:sz w:val="20"/>
          <w:szCs w:val="20"/>
          <w:lang w:val="en-GB"/>
        </w:rPr>
        <w:fldChar w:fldCharType="begin"/>
      </w:r>
      <w:r w:rsidR="0090058F" w:rsidRPr="006F4D24">
        <w:rPr>
          <w:rFonts w:cs="Arial"/>
          <w:sz w:val="20"/>
          <w:szCs w:val="20"/>
          <w:lang w:val="en-GB"/>
        </w:rPr>
        <w:instrText xml:space="preserve"> ADDIN EN.CITE &lt;EndNote&gt;&lt;Cite&gt;&lt;Author&gt;Ulm&lt;/Author&gt;&lt;Year&gt;1990&lt;/Year&gt;&lt;RecNum&gt;37&lt;/RecNum&gt;&lt;DisplayText&gt;(Ulm, 1990)&lt;/DisplayText&gt;&lt;record&gt;&lt;rec-number&gt;37&lt;/rec-number&gt;&lt;foreign-keys&gt;&lt;key app="EN" db-id="xxvwsa0t95zazuersssxv0e0xt5r5fa9wrr2" timestamp="1539801416"&gt;37&lt;/key&gt;&lt;/foreign-keys&gt;&lt;ref-type name="Journal Article"&gt;17&lt;/ref-type&gt;&lt;contributors&gt;&lt;authors&gt;&lt;author&gt;Ulm, K.&lt;/author&gt;&lt;/authors&gt;&lt;/contributors&gt;&lt;auth-address&gt;Institute for Medical Statistics and Epidemiology, Technical University of Munich, Federal Republic of Germany.&lt;/auth-address&gt;&lt;titles&gt;&lt;title&gt;A simple method to calculate the confidence interval of a standardized mortality ratio (SMR)&lt;/title&gt;&lt;secondary-title&gt;Am J Epidemiol&lt;/secondary-title&gt;&lt;/titles&gt;&lt;periodical&gt;&lt;full-title&gt;Am J Epidemiol&lt;/full-title&gt;&lt;/periodical&gt;&lt;pages&gt;373-5&lt;/pages&gt;&lt;volume&gt;131&lt;/volume&gt;&lt;number&gt;2&lt;/number&gt;&lt;edition&gt;1990/02/01&lt;/edition&gt;&lt;keywords&gt;&lt;keyword&gt;*Confidence Intervals&lt;/keyword&gt;&lt;keyword&gt;Humans&lt;/keyword&gt;&lt;keyword&gt;*Mortality&lt;/keyword&gt;&lt;keyword&gt;Poisson Distribution&lt;/keyword&gt;&lt;keyword&gt;*Statistics as Topic&lt;/keyword&gt;&lt;/keywords&gt;&lt;dates&gt;&lt;year&gt;1990&lt;/year&gt;&lt;pub-dates&gt;&lt;date&gt;Feb&lt;/date&gt;&lt;/pub-dates&gt;&lt;/dates&gt;&lt;isbn&gt;0002-9262 (Print)&amp;#xD;0002-9262 (Linking)&lt;/isbn&gt;&lt;accession-num&gt;2296988&lt;/accession-num&gt;&lt;urls&gt;&lt;related-urls&gt;&lt;url&gt;https://www.ncbi.nlm.nih.gov/pubmed/2296988&lt;/url&gt;&lt;/related-urls&gt;&lt;/urls&gt;&lt;/record&gt;&lt;/Cite&gt;&lt;/EndNote&gt;</w:instrText>
      </w:r>
      <w:r w:rsidR="0090058F" w:rsidRPr="006F4D24">
        <w:rPr>
          <w:rFonts w:cs="Arial"/>
          <w:sz w:val="20"/>
          <w:szCs w:val="20"/>
          <w:lang w:val="en-GB"/>
        </w:rPr>
        <w:fldChar w:fldCharType="separate"/>
      </w:r>
      <w:r w:rsidR="0090058F" w:rsidRPr="006F4D24">
        <w:rPr>
          <w:rFonts w:cs="Arial"/>
          <w:noProof/>
          <w:sz w:val="20"/>
          <w:szCs w:val="20"/>
          <w:lang w:val="en-GB"/>
        </w:rPr>
        <w:t>(</w:t>
      </w:r>
      <w:hyperlink w:anchor="_ENREF_1" w:tooltip="Ulm, 1990 #37" w:history="1">
        <w:r w:rsidR="008D3666" w:rsidRPr="006F4D24">
          <w:rPr>
            <w:rFonts w:cs="Arial"/>
            <w:noProof/>
            <w:sz w:val="20"/>
            <w:szCs w:val="20"/>
            <w:lang w:val="en-GB"/>
          </w:rPr>
          <w:t>Ulm, 1990</w:t>
        </w:r>
      </w:hyperlink>
      <w:r w:rsidR="0090058F" w:rsidRPr="006F4D24">
        <w:rPr>
          <w:rFonts w:cs="Arial"/>
          <w:noProof/>
          <w:sz w:val="20"/>
          <w:szCs w:val="20"/>
          <w:lang w:val="en-GB"/>
        </w:rPr>
        <w:t>)</w:t>
      </w:r>
      <w:r w:rsidR="0090058F" w:rsidRPr="006F4D24">
        <w:rPr>
          <w:rFonts w:cs="Arial"/>
          <w:sz w:val="20"/>
          <w:szCs w:val="20"/>
          <w:lang w:val="en-GB"/>
        </w:rPr>
        <w:fldChar w:fldCharType="end"/>
      </w:r>
      <w:r w:rsidRPr="006F4D24">
        <w:rPr>
          <w:rFonts w:cs="Arial"/>
          <w:sz w:val="20"/>
          <w:szCs w:val="20"/>
          <w:lang w:val="en-GB"/>
        </w:rPr>
        <w:t>:</w:t>
      </w:r>
    </w:p>
    <w:p w14:paraId="0FBD1CF1" w14:textId="72DC6291" w:rsidR="00482A19" w:rsidRPr="006F4D24" w:rsidRDefault="00482A19" w:rsidP="00482A19">
      <w:pPr>
        <w:pStyle w:val="NormalWeb"/>
        <w:spacing w:after="72"/>
        <w:ind w:firstLine="720"/>
        <w:rPr>
          <w:rFonts w:ascii="Arial" w:hAnsi="Arial" w:cs="Arial"/>
          <w:color w:val="000000"/>
          <w:sz w:val="20"/>
          <w:szCs w:val="20"/>
        </w:rPr>
      </w:pPr>
      <w:r w:rsidRPr="006F4D24">
        <w:rPr>
          <w:rFonts w:ascii="Arial" w:hAnsi="Arial" w:cs="Arial"/>
          <w:noProof/>
          <w:color w:val="000000"/>
          <w:position w:val="-24"/>
          <w:sz w:val="20"/>
          <w:szCs w:val="20"/>
        </w:rPr>
        <w:drawing>
          <wp:inline distT="0" distB="0" distL="0" distR="0" wp14:anchorId="6B01592A" wp14:editId="6F60E274">
            <wp:extent cx="1164590" cy="534670"/>
            <wp:effectExtent l="0" t="0" r="0" b="0"/>
            <wp:docPr id="6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1"/>
                    <pic:cNvPicPr>
                      <a:picLocks noChangeAspect="1" noChangeArrowheads="1"/>
                    </pic:cNvPicPr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164590" cy="53467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Pr="006F4D24">
        <w:rPr>
          <w:rFonts w:ascii="Arial" w:hAnsi="Arial" w:cs="Arial"/>
          <w:color w:val="000000"/>
          <w:sz w:val="20"/>
          <w:szCs w:val="20"/>
        </w:rPr>
        <w:t xml:space="preserve">       and        </w:t>
      </w:r>
      <w:r w:rsidRPr="006F4D24">
        <w:rPr>
          <w:rFonts w:ascii="Arial" w:hAnsi="Arial" w:cs="Arial"/>
          <w:noProof/>
          <w:color w:val="000000"/>
          <w:position w:val="-24"/>
          <w:sz w:val="20"/>
          <w:szCs w:val="20"/>
        </w:rPr>
        <w:drawing>
          <wp:inline distT="0" distB="0" distL="0" distR="0" wp14:anchorId="2DC67D78" wp14:editId="29BE2031">
            <wp:extent cx="1319530" cy="534670"/>
            <wp:effectExtent l="0" t="0" r="0" b="0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2"/>
                    <pic:cNvPicPr>
                      <a:picLocks noChangeAspect="1" noChangeArrowheads="1"/>
                    </pic:cNvPicPr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319530" cy="53467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50C0BA3" w14:textId="77777777" w:rsidR="00482A19" w:rsidRPr="006F4D24" w:rsidRDefault="00482A19" w:rsidP="00482A19">
      <w:pPr>
        <w:pStyle w:val="NormalWeb"/>
        <w:spacing w:after="72"/>
        <w:rPr>
          <w:rFonts w:ascii="Arial" w:hAnsi="Arial" w:cs="Arial"/>
          <w:color w:val="000000"/>
          <w:sz w:val="20"/>
          <w:szCs w:val="20"/>
        </w:rPr>
      </w:pPr>
    </w:p>
    <w:p w14:paraId="342DAB6E" w14:textId="77777777" w:rsidR="008D3666" w:rsidRDefault="00482A19">
      <w:pPr>
        <w:rPr>
          <w:rFonts w:cs="Arial"/>
          <w:sz w:val="20"/>
          <w:szCs w:val="20"/>
          <w:lang w:val="en-GB"/>
        </w:rPr>
      </w:pPr>
      <w:r w:rsidRPr="006F4D24">
        <w:rPr>
          <w:rFonts w:cs="Arial"/>
          <w:sz w:val="20"/>
          <w:szCs w:val="20"/>
          <w:lang w:val="en-GB"/>
        </w:rPr>
        <w:t>where Y is the observed number of events, Y</w:t>
      </w:r>
      <w:r w:rsidRPr="006F4D24">
        <w:rPr>
          <w:rFonts w:cs="Arial"/>
          <w:sz w:val="20"/>
          <w:szCs w:val="20"/>
          <w:vertAlign w:val="subscript"/>
          <w:lang w:val="en-GB"/>
        </w:rPr>
        <w:t xml:space="preserve">LCL </w:t>
      </w:r>
      <w:r w:rsidRPr="006F4D24">
        <w:rPr>
          <w:rFonts w:cs="Arial"/>
          <w:sz w:val="20"/>
          <w:szCs w:val="20"/>
          <w:lang w:val="en-GB"/>
        </w:rPr>
        <w:t>and Y</w:t>
      </w:r>
      <w:r w:rsidRPr="006F4D24">
        <w:rPr>
          <w:rFonts w:cs="Arial"/>
          <w:sz w:val="20"/>
          <w:szCs w:val="20"/>
          <w:vertAlign w:val="subscript"/>
          <w:lang w:val="en-GB"/>
        </w:rPr>
        <w:t xml:space="preserve">UCL </w:t>
      </w:r>
      <w:r w:rsidRPr="006F4D24">
        <w:rPr>
          <w:rFonts w:cs="Arial"/>
          <w:sz w:val="20"/>
          <w:szCs w:val="20"/>
          <w:lang w:val="en-GB"/>
        </w:rPr>
        <w:t>are lower and upper confidence limits for Y respectively, and χ</w:t>
      </w:r>
      <w:r w:rsidRPr="006F4D24">
        <w:rPr>
          <w:rFonts w:cs="Arial"/>
          <w:sz w:val="20"/>
          <w:szCs w:val="20"/>
          <w:vertAlign w:val="superscript"/>
          <w:lang w:val="en-GB"/>
        </w:rPr>
        <w:t>2</w:t>
      </w:r>
      <w:proofErr w:type="gramStart"/>
      <w:r w:rsidRPr="006F4D24">
        <w:rPr>
          <w:rFonts w:cs="Arial"/>
          <w:sz w:val="20"/>
          <w:szCs w:val="20"/>
          <w:vertAlign w:val="subscript"/>
          <w:lang w:val="en-GB"/>
        </w:rPr>
        <w:t>ν,a</w:t>
      </w:r>
      <w:proofErr w:type="gramEnd"/>
      <w:r w:rsidRPr="006F4D24">
        <w:rPr>
          <w:rFonts w:cs="Arial"/>
          <w:sz w:val="20"/>
          <w:szCs w:val="20"/>
          <w:vertAlign w:val="subscript"/>
          <w:lang w:val="en-GB"/>
        </w:rPr>
        <w:t> </w:t>
      </w:r>
      <w:r w:rsidRPr="006F4D24">
        <w:rPr>
          <w:rFonts w:cs="Arial"/>
          <w:sz w:val="20"/>
          <w:szCs w:val="20"/>
          <w:lang w:val="en-GB"/>
        </w:rPr>
        <w:t>is the chi-square quantile for upper tail probability on ν degrees of freedom.</w:t>
      </w:r>
      <w:r w:rsidR="00CE3B1E" w:rsidRPr="006F4D24">
        <w:rPr>
          <w:rFonts w:cs="Arial"/>
          <w:sz w:val="20"/>
          <w:szCs w:val="20"/>
          <w:lang w:val="en-GB"/>
        </w:rPr>
        <w:t xml:space="preserve"> T</w:t>
      </w:r>
      <w:r w:rsidRPr="006F4D24">
        <w:rPr>
          <w:rFonts w:cs="Arial"/>
          <w:sz w:val="20"/>
          <w:szCs w:val="20"/>
          <w:lang w:val="en-GB"/>
        </w:rPr>
        <w:t>he point estimate for the incidence was reported in number per person-month; i.e., 28*Incidence per day; the 95% C</w:t>
      </w:r>
      <w:r w:rsidR="00CE3B1E" w:rsidRPr="006F4D24">
        <w:rPr>
          <w:rFonts w:cs="Arial"/>
          <w:sz w:val="20"/>
          <w:szCs w:val="20"/>
          <w:lang w:val="en-GB"/>
        </w:rPr>
        <w:t>I</w:t>
      </w:r>
      <w:r w:rsidRPr="006F4D24">
        <w:rPr>
          <w:rFonts w:cs="Arial"/>
          <w:sz w:val="20"/>
          <w:szCs w:val="20"/>
          <w:lang w:val="en-GB"/>
        </w:rPr>
        <w:t xml:space="preserve"> was adjusted similarly.  To compare between placebo and active arms, rate ratios were </w:t>
      </w:r>
      <w:r w:rsidRPr="006F4D24">
        <w:rPr>
          <w:rFonts w:cs="Arial"/>
          <w:sz w:val="20"/>
          <w:szCs w:val="20"/>
          <w:lang w:val="en-GB"/>
        </w:rPr>
        <w:lastRenderedPageBreak/>
        <w:t>calculated as the incidence in the active arm divided by the incidence within the placebo arm, with confidence intervals calculated similarly.</w:t>
      </w:r>
    </w:p>
    <w:p w14:paraId="79D7654D" w14:textId="5A68255B" w:rsidR="00B41F71" w:rsidRPr="0004344C" w:rsidRDefault="00B41F71" w:rsidP="0013673F">
      <w:pPr>
        <w:pStyle w:val="Default"/>
        <w:spacing w:after="120"/>
        <w:rPr>
          <w:rFonts w:ascii="Arial" w:hAnsi="Arial" w:cs="Arial"/>
          <w:b/>
          <w:bCs/>
          <w:sz w:val="21"/>
          <w:szCs w:val="21"/>
        </w:rPr>
      </w:pPr>
      <w:r w:rsidRPr="0004344C">
        <w:rPr>
          <w:rFonts w:ascii="Arial" w:hAnsi="Arial" w:cs="Arial"/>
          <w:b/>
          <w:bCs/>
          <w:sz w:val="21"/>
          <w:szCs w:val="21"/>
        </w:rPr>
        <w:t>List of Study Investigators</w:t>
      </w:r>
    </w:p>
    <w:p w14:paraId="6157509F" w14:textId="78385570" w:rsidR="00127A02" w:rsidRDefault="00B41F71" w:rsidP="0013673F">
      <w:pPr>
        <w:rPr>
          <w:b/>
        </w:rPr>
      </w:pPr>
      <w:r w:rsidRPr="0004344C">
        <w:rPr>
          <w:rFonts w:cs="Arial"/>
          <w:szCs w:val="21"/>
        </w:rPr>
        <w:t xml:space="preserve">James L. Andersen, Meridien Research, Lakeland FL; Genie L. Bailey, Stanley Street Treatment and Resources, Inc. (SSTAR), Fall River MA; Scott Robert Bartley, Pillar Clinical Research, LLC, Dallas TX; Michael J. </w:t>
      </w:r>
      <w:proofErr w:type="spellStart"/>
      <w:r w:rsidRPr="0004344C">
        <w:rPr>
          <w:rFonts w:cs="Arial"/>
          <w:szCs w:val="21"/>
        </w:rPr>
        <w:t>Biunno</w:t>
      </w:r>
      <w:proofErr w:type="spellEnd"/>
      <w:r w:rsidRPr="0004344C">
        <w:rPr>
          <w:rFonts w:cs="Arial"/>
          <w:szCs w:val="21"/>
        </w:rPr>
        <w:t xml:space="preserve">, Louisiana Research Associates, Inc., New Orleans LA; Care Practice, San Francisco CA; Brent Boyett, Boyett Health Services, Hamilton AL; Jesse M. </w:t>
      </w:r>
      <w:proofErr w:type="spellStart"/>
      <w:r w:rsidRPr="0004344C">
        <w:rPr>
          <w:rFonts w:cs="Arial"/>
          <w:szCs w:val="21"/>
        </w:rPr>
        <w:t>Carr</w:t>
      </w:r>
      <w:proofErr w:type="spellEnd"/>
      <w:r w:rsidRPr="0004344C">
        <w:rPr>
          <w:rFonts w:cs="Arial"/>
          <w:szCs w:val="21"/>
        </w:rPr>
        <w:t xml:space="preserve">, Behavioral Research Specialists, LLC, Glendale CA; Eduardo Cifuentes, Carolina Clinical Trials, LLC, Charleston SC; Otto R. </w:t>
      </w:r>
      <w:proofErr w:type="spellStart"/>
      <w:r w:rsidRPr="0004344C">
        <w:rPr>
          <w:rFonts w:cs="Arial"/>
          <w:szCs w:val="21"/>
        </w:rPr>
        <w:t>Dueno</w:t>
      </w:r>
      <w:proofErr w:type="spellEnd"/>
      <w:r w:rsidRPr="0004344C">
        <w:rPr>
          <w:rFonts w:cs="Arial"/>
          <w:szCs w:val="21"/>
        </w:rPr>
        <w:t xml:space="preserve">, Midwest Clinical Research Center Dayton OH; </w:t>
      </w:r>
      <w:proofErr w:type="spellStart"/>
      <w:r w:rsidRPr="0004344C">
        <w:rPr>
          <w:rFonts w:cs="Arial"/>
          <w:szCs w:val="21"/>
        </w:rPr>
        <w:t>Boyde</w:t>
      </w:r>
      <w:proofErr w:type="spellEnd"/>
      <w:r w:rsidRPr="0004344C">
        <w:rPr>
          <w:rFonts w:cs="Arial"/>
          <w:szCs w:val="21"/>
        </w:rPr>
        <w:t xml:space="preserve"> J. Harrison, Haleyville Clinical Research, LLC, Haleyville AL; David R. </w:t>
      </w:r>
      <w:proofErr w:type="spellStart"/>
      <w:r w:rsidRPr="0004344C">
        <w:rPr>
          <w:rFonts w:cs="Arial"/>
          <w:szCs w:val="21"/>
        </w:rPr>
        <w:t>Hassman</w:t>
      </w:r>
      <w:proofErr w:type="spellEnd"/>
      <w:r w:rsidRPr="0004344C">
        <w:rPr>
          <w:rFonts w:cs="Arial"/>
          <w:szCs w:val="21"/>
        </w:rPr>
        <w:t xml:space="preserve">, Comprehensive Clinical Research, Berlin NJ; Kent Steven Hoffman, TRY Research, Maitland FL; Valentin </w:t>
      </w:r>
      <w:proofErr w:type="spellStart"/>
      <w:r w:rsidRPr="0004344C">
        <w:rPr>
          <w:rFonts w:cs="Arial"/>
          <w:szCs w:val="21"/>
        </w:rPr>
        <w:t>Isacesu</w:t>
      </w:r>
      <w:proofErr w:type="spellEnd"/>
      <w:r w:rsidRPr="0004344C">
        <w:rPr>
          <w:rFonts w:cs="Arial"/>
          <w:szCs w:val="21"/>
        </w:rPr>
        <w:t xml:space="preserve">, North County Clinical Research, Oceanside CA; Saleem </w:t>
      </w:r>
      <w:proofErr w:type="spellStart"/>
      <w:r w:rsidRPr="0004344C">
        <w:rPr>
          <w:rFonts w:cs="Arial"/>
          <w:szCs w:val="21"/>
        </w:rPr>
        <w:t>Ishaque</w:t>
      </w:r>
      <w:proofErr w:type="spellEnd"/>
      <w:r w:rsidRPr="0004344C">
        <w:rPr>
          <w:rFonts w:cs="Arial"/>
          <w:szCs w:val="21"/>
        </w:rPr>
        <w:t xml:space="preserve">, SRSD, Inc. DBA Synergy San Diego, National City CA; Rishi </w:t>
      </w:r>
      <w:proofErr w:type="spellStart"/>
      <w:r w:rsidRPr="0004344C">
        <w:rPr>
          <w:rFonts w:cs="Arial"/>
          <w:szCs w:val="21"/>
        </w:rPr>
        <w:t>Kakar</w:t>
      </w:r>
      <w:proofErr w:type="spellEnd"/>
      <w:r w:rsidRPr="0004344C">
        <w:rPr>
          <w:rFonts w:cs="Arial"/>
          <w:szCs w:val="21"/>
        </w:rPr>
        <w:t xml:space="preserve">, Innovative Clinical Research, Inc., Lauderhill FL; Kyle </w:t>
      </w:r>
      <w:proofErr w:type="spellStart"/>
      <w:r w:rsidRPr="0004344C">
        <w:rPr>
          <w:rFonts w:cs="Arial"/>
          <w:szCs w:val="21"/>
        </w:rPr>
        <w:t>Kampman</w:t>
      </w:r>
      <w:proofErr w:type="spellEnd"/>
      <w:r w:rsidRPr="0004344C">
        <w:rPr>
          <w:rFonts w:cs="Arial"/>
          <w:szCs w:val="21"/>
        </w:rPr>
        <w:t xml:space="preserve">, University of Pennsylvania Treatment Research Center, Philadelphia PA; Richard D. Knapp, IP Shipment and Study Procedures: Aspire Health Partners, Orlando FL; George </w:t>
      </w:r>
      <w:proofErr w:type="spellStart"/>
      <w:r w:rsidRPr="0004344C">
        <w:rPr>
          <w:rFonts w:cs="Arial"/>
          <w:szCs w:val="21"/>
        </w:rPr>
        <w:t>Konis</w:t>
      </w:r>
      <w:proofErr w:type="spellEnd"/>
      <w:r w:rsidRPr="0004344C">
        <w:rPr>
          <w:rFonts w:cs="Arial"/>
          <w:szCs w:val="21"/>
        </w:rPr>
        <w:t xml:space="preserve">, Woodland International Research Group, LLC, Little Rock AR; Jelena </w:t>
      </w:r>
      <w:proofErr w:type="spellStart"/>
      <w:r w:rsidRPr="0004344C">
        <w:rPr>
          <w:rFonts w:cs="Arial"/>
          <w:szCs w:val="21"/>
        </w:rPr>
        <w:t>Kunovac</w:t>
      </w:r>
      <w:proofErr w:type="spellEnd"/>
      <w:r w:rsidRPr="0004344C">
        <w:rPr>
          <w:rFonts w:cs="Arial"/>
          <w:szCs w:val="21"/>
        </w:rPr>
        <w:t xml:space="preserve">, </w:t>
      </w:r>
      <w:proofErr w:type="spellStart"/>
      <w:r w:rsidRPr="0004344C">
        <w:rPr>
          <w:rFonts w:cs="Arial"/>
          <w:szCs w:val="21"/>
        </w:rPr>
        <w:t>Altea</w:t>
      </w:r>
      <w:proofErr w:type="spellEnd"/>
      <w:r w:rsidRPr="0004344C">
        <w:rPr>
          <w:rFonts w:cs="Arial"/>
          <w:szCs w:val="21"/>
        </w:rPr>
        <w:t xml:space="preserve"> Research Institute, Las Vegas NV; Joseph A. </w:t>
      </w:r>
      <w:proofErr w:type="spellStart"/>
      <w:r w:rsidRPr="0004344C">
        <w:rPr>
          <w:rFonts w:cs="Arial"/>
          <w:szCs w:val="21"/>
        </w:rPr>
        <w:t>Kwentus</w:t>
      </w:r>
      <w:proofErr w:type="spellEnd"/>
      <w:r w:rsidRPr="0004344C">
        <w:rPr>
          <w:rFonts w:cs="Arial"/>
          <w:szCs w:val="21"/>
        </w:rPr>
        <w:t xml:space="preserve">, Precise Research Centers, </w:t>
      </w:r>
      <w:proofErr w:type="spellStart"/>
      <w:r w:rsidRPr="0004344C">
        <w:rPr>
          <w:rFonts w:cs="Arial"/>
          <w:szCs w:val="21"/>
        </w:rPr>
        <w:t>Flowood</w:t>
      </w:r>
      <w:proofErr w:type="spellEnd"/>
      <w:r w:rsidRPr="0004344C">
        <w:rPr>
          <w:rFonts w:cs="Arial"/>
          <w:szCs w:val="21"/>
        </w:rPr>
        <w:t xml:space="preserve"> MS; Lawrence S. Levinson, Clinical Research Associates of Central PA, Altoona PA; </w:t>
      </w:r>
      <w:proofErr w:type="spellStart"/>
      <w:r w:rsidRPr="0004344C">
        <w:rPr>
          <w:rFonts w:cs="Arial"/>
          <w:szCs w:val="21"/>
        </w:rPr>
        <w:t>Shishuka</w:t>
      </w:r>
      <w:proofErr w:type="spellEnd"/>
      <w:r w:rsidRPr="0004344C">
        <w:rPr>
          <w:rFonts w:cs="Arial"/>
          <w:szCs w:val="21"/>
        </w:rPr>
        <w:t xml:space="preserve"> Malhotra, Neuro-Behavioral Clinical Research, Inc., Canton OH; </w:t>
      </w:r>
      <w:proofErr w:type="spellStart"/>
      <w:r w:rsidRPr="0004344C">
        <w:rPr>
          <w:rFonts w:cs="Arial"/>
          <w:szCs w:val="21"/>
        </w:rPr>
        <w:t>Vishaal</w:t>
      </w:r>
      <w:proofErr w:type="spellEnd"/>
      <w:r w:rsidRPr="0004344C">
        <w:rPr>
          <w:rFonts w:cs="Arial"/>
          <w:szCs w:val="21"/>
        </w:rPr>
        <w:t xml:space="preserve"> </w:t>
      </w:r>
      <w:proofErr w:type="spellStart"/>
      <w:r w:rsidRPr="0004344C">
        <w:rPr>
          <w:rFonts w:cs="Arial"/>
          <w:szCs w:val="21"/>
        </w:rPr>
        <w:t>Mehra</w:t>
      </w:r>
      <w:proofErr w:type="spellEnd"/>
      <w:r w:rsidRPr="0004344C">
        <w:rPr>
          <w:rFonts w:cs="Arial"/>
          <w:szCs w:val="21"/>
        </w:rPr>
        <w:t xml:space="preserve">, Artemis Institute for Clinical Research, San Diego CA; Ricky Stuart </w:t>
      </w:r>
      <w:proofErr w:type="spellStart"/>
      <w:r w:rsidRPr="0004344C">
        <w:rPr>
          <w:rFonts w:cs="Arial"/>
          <w:szCs w:val="21"/>
        </w:rPr>
        <w:t>Mofsen</w:t>
      </w:r>
      <w:proofErr w:type="spellEnd"/>
      <w:r w:rsidRPr="0004344C">
        <w:rPr>
          <w:rFonts w:cs="Arial"/>
          <w:szCs w:val="21"/>
        </w:rPr>
        <w:t xml:space="preserve"> and Sandra Daniela Duarte-</w:t>
      </w:r>
      <w:proofErr w:type="spellStart"/>
      <w:r w:rsidRPr="0004344C">
        <w:rPr>
          <w:rFonts w:cs="Arial"/>
          <w:szCs w:val="21"/>
        </w:rPr>
        <w:t>Sckell</w:t>
      </w:r>
      <w:proofErr w:type="spellEnd"/>
      <w:r w:rsidRPr="0004344C">
        <w:rPr>
          <w:rFonts w:cs="Arial"/>
          <w:szCs w:val="21"/>
        </w:rPr>
        <w:t xml:space="preserve">, DO St. Louis Clinical Trials, LC, St. Louis MO; Gita Pujari </w:t>
      </w:r>
      <w:proofErr w:type="spellStart"/>
      <w:r w:rsidRPr="0004344C">
        <w:rPr>
          <w:rFonts w:cs="Arial"/>
          <w:szCs w:val="21"/>
        </w:rPr>
        <w:t>Pahl</w:t>
      </w:r>
      <w:proofErr w:type="spellEnd"/>
      <w:r w:rsidRPr="0004344C">
        <w:rPr>
          <w:rFonts w:cs="Arial"/>
          <w:szCs w:val="21"/>
        </w:rPr>
        <w:t xml:space="preserve">, Pharmaceutical Professionals, LLC, Oklahoma City OK; Marvin Lane Peyton, Oklahoma Clinical Research Center, Oklahoma City OK; Rakesh Ranjan, </w:t>
      </w:r>
      <w:proofErr w:type="spellStart"/>
      <w:r w:rsidRPr="0004344C">
        <w:rPr>
          <w:rFonts w:cs="Arial"/>
          <w:szCs w:val="21"/>
        </w:rPr>
        <w:t>Charak</w:t>
      </w:r>
      <w:proofErr w:type="spellEnd"/>
      <w:r w:rsidRPr="0004344C">
        <w:rPr>
          <w:rFonts w:cs="Arial"/>
          <w:szCs w:val="21"/>
        </w:rPr>
        <w:t xml:space="preserve"> Clinical Research Center, Garfield Heights OH; Daniel </w:t>
      </w:r>
      <w:proofErr w:type="spellStart"/>
      <w:r w:rsidRPr="0004344C">
        <w:rPr>
          <w:rFonts w:cs="Arial"/>
          <w:szCs w:val="21"/>
        </w:rPr>
        <w:t>Rutrick</w:t>
      </w:r>
      <w:proofErr w:type="spellEnd"/>
      <w:r w:rsidRPr="0004344C">
        <w:rPr>
          <w:rFonts w:cs="Arial"/>
          <w:szCs w:val="21"/>
        </w:rPr>
        <w:t xml:space="preserve">, Adams Clinical Trials LLC, Watertown MA; Gregory Seal, Louisiana Clinical Research, Shreveport LA; Scott Daniel Segal, Scientific Clinical Research, Inc., North Miami FL; Rajinder </w:t>
      </w:r>
      <w:proofErr w:type="spellStart"/>
      <w:r w:rsidRPr="0004344C">
        <w:rPr>
          <w:rFonts w:cs="Arial"/>
          <w:szCs w:val="21"/>
        </w:rPr>
        <w:t>Shiwach</w:t>
      </w:r>
      <w:proofErr w:type="spellEnd"/>
      <w:r w:rsidRPr="0004344C">
        <w:rPr>
          <w:rFonts w:cs="Arial"/>
          <w:szCs w:val="21"/>
        </w:rPr>
        <w:t xml:space="preserve">, InSite Clinical Research, DeSoto TX; Haydn Mikel Thomas, Phoenix Medical Research, Inc., Prairie Village KS; Peter Paul </w:t>
      </w:r>
      <w:proofErr w:type="spellStart"/>
      <w:r w:rsidRPr="0004344C">
        <w:rPr>
          <w:rFonts w:cs="Arial"/>
          <w:szCs w:val="21"/>
        </w:rPr>
        <w:t>Ventre</w:t>
      </w:r>
      <w:proofErr w:type="spellEnd"/>
      <w:r w:rsidRPr="0004344C">
        <w:rPr>
          <w:rFonts w:cs="Arial"/>
          <w:szCs w:val="21"/>
        </w:rPr>
        <w:t xml:space="preserve">, Research Centers of America, LLC, Oakland Park FL; Amit K. </w:t>
      </w:r>
      <w:proofErr w:type="spellStart"/>
      <w:r w:rsidRPr="0004344C">
        <w:rPr>
          <w:rFonts w:cs="Arial"/>
          <w:szCs w:val="21"/>
        </w:rPr>
        <w:t>Vijapura</w:t>
      </w:r>
      <w:proofErr w:type="spellEnd"/>
      <w:r w:rsidRPr="0004344C">
        <w:rPr>
          <w:rFonts w:cs="Arial"/>
          <w:szCs w:val="21"/>
        </w:rPr>
        <w:t>, MD, Jacksonville FL; David P. Walling, Collaborative Neuroscience Network, LLC., Garden Grove CA; Katharina L. Wiest, CODA, Inc., Portland OR</w:t>
      </w:r>
      <w:r w:rsidR="00385C5E" w:rsidRPr="0004344C">
        <w:rPr>
          <w:rFonts w:cs="Arial"/>
          <w:szCs w:val="21"/>
        </w:rPr>
        <w:t>.</w:t>
      </w:r>
      <w:r w:rsidR="00127A02">
        <w:rPr>
          <w:b/>
        </w:rPr>
        <w:br w:type="page"/>
      </w:r>
    </w:p>
    <w:p w14:paraId="7E9F141F" w14:textId="641D5BD6" w:rsidR="00127A02" w:rsidRDefault="00127A02" w:rsidP="002327EE">
      <w:pPr>
        <w:tabs>
          <w:tab w:val="left" w:pos="360"/>
        </w:tabs>
        <w:spacing w:after="0" w:line="240" w:lineRule="auto"/>
        <w:rPr>
          <w:b/>
        </w:rPr>
      </w:pPr>
      <w:r>
        <w:rPr>
          <w:b/>
        </w:rPr>
        <w:lastRenderedPageBreak/>
        <w:t>References Supplemental Text</w:t>
      </w:r>
    </w:p>
    <w:p w14:paraId="555909DE" w14:textId="77777777" w:rsidR="004A7EA0" w:rsidRDefault="004A7EA0" w:rsidP="002327EE">
      <w:pPr>
        <w:tabs>
          <w:tab w:val="left" w:pos="360"/>
        </w:tabs>
        <w:spacing w:after="0" w:line="240" w:lineRule="auto"/>
        <w:rPr>
          <w:b/>
        </w:rPr>
      </w:pPr>
    </w:p>
    <w:p w14:paraId="721AFCB5" w14:textId="77777777" w:rsidR="008D3666" w:rsidRPr="008D3666" w:rsidRDefault="00127A02" w:rsidP="008D3666">
      <w:pPr>
        <w:pStyle w:val="EndNoteBibliography"/>
        <w:ind w:left="720" w:hanging="720"/>
      </w:pPr>
      <w:r w:rsidRPr="0090058F">
        <w:rPr>
          <w:rFonts w:ascii="Arial" w:hAnsi="Arial" w:cs="Arial"/>
          <w:b/>
          <w:sz w:val="21"/>
          <w:szCs w:val="21"/>
        </w:rPr>
        <w:fldChar w:fldCharType="begin"/>
      </w:r>
      <w:r w:rsidRPr="0090058F">
        <w:rPr>
          <w:rFonts w:ascii="Arial" w:hAnsi="Arial" w:cs="Arial"/>
          <w:b/>
          <w:sz w:val="21"/>
          <w:szCs w:val="21"/>
        </w:rPr>
        <w:instrText xml:space="preserve"> ADDIN EN.REFLIST </w:instrText>
      </w:r>
      <w:r w:rsidRPr="0090058F">
        <w:rPr>
          <w:rFonts w:ascii="Arial" w:hAnsi="Arial" w:cs="Arial"/>
          <w:b/>
          <w:sz w:val="21"/>
          <w:szCs w:val="21"/>
        </w:rPr>
        <w:fldChar w:fldCharType="separate"/>
      </w:r>
      <w:bookmarkStart w:id="24" w:name="_ENREF_1"/>
      <w:r w:rsidR="008D3666" w:rsidRPr="008D3666">
        <w:t xml:space="preserve">Ulm, K. (1990). A simple method to calculate the confidence interval of a standardized mortality ratio (SMR). </w:t>
      </w:r>
      <w:r w:rsidR="008D3666" w:rsidRPr="008D3666">
        <w:rPr>
          <w:i/>
        </w:rPr>
        <w:t>Am J Epidemiol, 131</w:t>
      </w:r>
      <w:r w:rsidR="008D3666" w:rsidRPr="008D3666">
        <w:t xml:space="preserve">(2), 373-375. </w:t>
      </w:r>
      <w:bookmarkEnd w:id="24"/>
    </w:p>
    <w:p w14:paraId="594BAD80" w14:textId="1071B8B0" w:rsidR="002327EE" w:rsidRPr="0004344C" w:rsidRDefault="00127A02" w:rsidP="0090058F">
      <w:pPr>
        <w:pStyle w:val="EndNoteBibliography"/>
        <w:spacing w:line="480" w:lineRule="auto"/>
        <w:rPr>
          <w:b/>
        </w:rPr>
      </w:pPr>
      <w:r w:rsidRPr="0090058F">
        <w:rPr>
          <w:rFonts w:ascii="Arial" w:hAnsi="Arial" w:cs="Arial"/>
          <w:b/>
          <w:sz w:val="21"/>
          <w:szCs w:val="21"/>
        </w:rPr>
        <w:fldChar w:fldCharType="end"/>
      </w:r>
    </w:p>
    <w:sectPr w:rsidR="002327EE" w:rsidRPr="0004344C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altName w:val="Symbol"/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Arial">
    <w:altName w:val="Arial"/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DengXian Light">
    <w:charset w:val="86"/>
    <w:family w:val="auto"/>
    <w:pitch w:val="variable"/>
    <w:sig w:usb0="A00002BF" w:usb1="38CF7CFA" w:usb2="00000016" w:usb3="00000000" w:csb0="0004000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0D64383"/>
    <w:multiLevelType w:val="multilevel"/>
    <w:tmpl w:val="04489AB4"/>
    <w:lvl w:ilvl="0">
      <w:start w:val="3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  <w:b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440" w:hanging="1440"/>
      </w:pPr>
      <w:rPr>
        <w:rFonts w:hint="default"/>
      </w:rPr>
    </w:lvl>
  </w:abstractNum>
  <w:abstractNum w:abstractNumId="1" w15:restartNumberingAfterBreak="0">
    <w:nsid w:val="021346C0"/>
    <w:multiLevelType w:val="hybridMultilevel"/>
    <w:tmpl w:val="EA684F4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0A9F2943"/>
    <w:multiLevelType w:val="multilevel"/>
    <w:tmpl w:val="367CAA5A"/>
    <w:lvl w:ilvl="0">
      <w:start w:val="2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440" w:hanging="1440"/>
      </w:pPr>
      <w:rPr>
        <w:rFonts w:hint="default"/>
      </w:rPr>
    </w:lvl>
  </w:abstractNum>
  <w:abstractNum w:abstractNumId="3" w15:restartNumberingAfterBreak="0">
    <w:nsid w:val="17DD387D"/>
    <w:multiLevelType w:val="hybridMultilevel"/>
    <w:tmpl w:val="13DC590C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20970B56"/>
    <w:multiLevelType w:val="hybridMultilevel"/>
    <w:tmpl w:val="1B18B8F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26C33F43"/>
    <w:multiLevelType w:val="multilevel"/>
    <w:tmpl w:val="04090025"/>
    <w:lvl w:ilvl="0">
      <w:start w:val="1"/>
      <w:numFmt w:val="decimal"/>
      <w:pStyle w:val="Heading1"/>
      <w:lvlText w:val="%1"/>
      <w:lvlJc w:val="left"/>
      <w:pPr>
        <w:ind w:left="432" w:hanging="432"/>
      </w:pPr>
    </w:lvl>
    <w:lvl w:ilvl="1">
      <w:start w:val="1"/>
      <w:numFmt w:val="decimal"/>
      <w:pStyle w:val="Heading2"/>
      <w:lvlText w:val="%1.%2"/>
      <w:lvlJc w:val="left"/>
      <w:pPr>
        <w:ind w:left="576" w:hanging="576"/>
      </w:pPr>
    </w:lvl>
    <w:lvl w:ilvl="2">
      <w:start w:val="1"/>
      <w:numFmt w:val="decimal"/>
      <w:pStyle w:val="Heading3"/>
      <w:lvlText w:val="%1.%2.%3"/>
      <w:lvlJc w:val="left"/>
      <w:pPr>
        <w:ind w:left="720" w:hanging="720"/>
      </w:pPr>
    </w:lvl>
    <w:lvl w:ilvl="3">
      <w:start w:val="1"/>
      <w:numFmt w:val="decimal"/>
      <w:pStyle w:val="Heading4"/>
      <w:lvlText w:val="%1.%2.%3.%4"/>
      <w:lvlJc w:val="left"/>
      <w:pPr>
        <w:ind w:left="864" w:hanging="864"/>
      </w:pPr>
    </w:lvl>
    <w:lvl w:ilvl="4">
      <w:start w:val="1"/>
      <w:numFmt w:val="decimal"/>
      <w:pStyle w:val="Heading5"/>
      <w:lvlText w:val="%1.%2.%3.%4.%5"/>
      <w:lvlJc w:val="left"/>
      <w:pPr>
        <w:ind w:left="1008" w:hanging="1008"/>
      </w:pPr>
    </w:lvl>
    <w:lvl w:ilvl="5">
      <w:start w:val="1"/>
      <w:numFmt w:val="decimal"/>
      <w:pStyle w:val="Heading6"/>
      <w:lvlText w:val="%1.%2.%3.%4.%5.%6"/>
      <w:lvlJc w:val="left"/>
      <w:pPr>
        <w:ind w:left="1152" w:hanging="1152"/>
      </w:pPr>
    </w:lvl>
    <w:lvl w:ilvl="6">
      <w:start w:val="1"/>
      <w:numFmt w:val="decimal"/>
      <w:pStyle w:val="Heading7"/>
      <w:lvlText w:val="%1.%2.%3.%4.%5.%6.%7"/>
      <w:lvlJc w:val="left"/>
      <w:pPr>
        <w:ind w:left="1296" w:hanging="1296"/>
      </w:pPr>
    </w:lvl>
    <w:lvl w:ilvl="7">
      <w:start w:val="1"/>
      <w:numFmt w:val="decimal"/>
      <w:pStyle w:val="Heading8"/>
      <w:lvlText w:val="%1.%2.%3.%4.%5.%6.%7.%8"/>
      <w:lvlJc w:val="left"/>
      <w:pPr>
        <w:ind w:left="1440" w:hanging="1440"/>
      </w:pPr>
    </w:lvl>
    <w:lvl w:ilvl="8">
      <w:start w:val="1"/>
      <w:numFmt w:val="decimal"/>
      <w:pStyle w:val="Heading9"/>
      <w:lvlText w:val="%1.%2.%3.%4.%5.%6.%7.%8.%9"/>
      <w:lvlJc w:val="left"/>
      <w:pPr>
        <w:ind w:left="1584" w:hanging="1584"/>
      </w:pPr>
    </w:lvl>
  </w:abstractNum>
  <w:abstractNum w:abstractNumId="6" w15:restartNumberingAfterBreak="0">
    <w:nsid w:val="35A23784"/>
    <w:multiLevelType w:val="hybridMultilevel"/>
    <w:tmpl w:val="1856114A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7" w15:restartNumberingAfterBreak="0">
    <w:nsid w:val="3A65053F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8" w15:restartNumberingAfterBreak="0">
    <w:nsid w:val="630D3B38"/>
    <w:multiLevelType w:val="hybridMultilevel"/>
    <w:tmpl w:val="93604800"/>
    <w:lvl w:ilvl="0" w:tplc="0409000F">
      <w:start w:val="1"/>
      <w:numFmt w:val="decimal"/>
      <w:lvlText w:val="%1."/>
      <w:lvlJc w:val="left"/>
      <w:pPr>
        <w:ind w:left="360" w:hanging="360"/>
      </w:pPr>
    </w:lvl>
    <w:lvl w:ilvl="1" w:tplc="04090019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9" w15:restartNumberingAfterBreak="0">
    <w:nsid w:val="6E1039D1"/>
    <w:multiLevelType w:val="hybridMultilevel"/>
    <w:tmpl w:val="A3FC9B8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7B85784B"/>
    <w:multiLevelType w:val="hybridMultilevel"/>
    <w:tmpl w:val="A48ABA9A"/>
    <w:lvl w:ilvl="0" w:tplc="8D5ED1FE">
      <w:numFmt w:val="bullet"/>
      <w:lvlText w:val="-"/>
      <w:lvlJc w:val="left"/>
      <w:pPr>
        <w:ind w:left="360" w:hanging="360"/>
      </w:pPr>
      <w:rPr>
        <w:rFonts w:ascii="Calibri" w:eastAsiaTheme="minorHAnsi" w:hAnsi="Calibri" w:cstheme="minorBidi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1" w15:restartNumberingAfterBreak="0">
    <w:nsid w:val="7DDC4739"/>
    <w:multiLevelType w:val="hybridMultilevel"/>
    <w:tmpl w:val="48F08BF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4"/>
  </w:num>
  <w:num w:numId="2">
    <w:abstractNumId w:val="2"/>
  </w:num>
  <w:num w:numId="3">
    <w:abstractNumId w:val="3"/>
  </w:num>
  <w:num w:numId="4">
    <w:abstractNumId w:val="6"/>
  </w:num>
  <w:num w:numId="5">
    <w:abstractNumId w:val="9"/>
  </w:num>
  <w:num w:numId="6">
    <w:abstractNumId w:val="11"/>
  </w:num>
  <w:num w:numId="7">
    <w:abstractNumId w:val="8"/>
  </w:num>
  <w:num w:numId="8">
    <w:abstractNumId w:val="0"/>
  </w:num>
  <w:num w:numId="9">
    <w:abstractNumId w:val="1"/>
  </w:num>
  <w:num w:numId="10">
    <w:abstractNumId w:val="5"/>
  </w:num>
  <w:num w:numId="11">
    <w:abstractNumId w:val="10"/>
  </w:num>
  <w:num w:numId="12">
    <w:abstractNumId w:val="5"/>
  </w:num>
  <w:num w:numId="13">
    <w:abstractNumId w:val="5"/>
  </w:num>
  <w:num w:numId="14">
    <w:abstractNumId w:val="5"/>
  </w:num>
  <w:num w:numId="15">
    <w:abstractNumId w:val="7"/>
  </w:num>
  <w:num w:numId="16">
    <w:abstractNumId w:val="5"/>
  </w:num>
  <w:num w:numId="17">
    <w:abstractNumId w:val="5"/>
  </w:num>
  <w:num w:numId="18">
    <w:abstractNumId w:val="5"/>
  </w:num>
  <w:num w:numId="19">
    <w:abstractNumId w:val="5"/>
  </w:num>
  <w:num w:numId="20">
    <w:abstractNumId w:val="5"/>
  </w:num>
  <w:num w:numId="21">
    <w:abstractNumId w:val="5"/>
  </w:num>
  <w:num w:numId="22">
    <w:abstractNumId w:val="5"/>
  </w:num>
  <w:num w:numId="23">
    <w:abstractNumId w:val="5"/>
  </w:num>
  <w:num w:numId="24">
    <w:abstractNumId w:val="5"/>
  </w:num>
  <w:num w:numId="25">
    <w:abstractNumId w:val="5"/>
  </w:num>
  <w:num w:numId="26">
    <w:abstractNumId w:val="5"/>
  </w:num>
  <w:num w:numId="27">
    <w:abstractNumId w:val="5"/>
  </w:num>
  <w:num w:numId="28">
    <w:abstractNumId w:val="5"/>
  </w:num>
  <w:num w:numId="29">
    <w:abstractNumId w:val="5"/>
  </w:num>
  <w:num w:numId="30">
    <w:abstractNumId w:val="5"/>
  </w:num>
  <w:num w:numId="31">
    <w:abstractNumId w:val="5"/>
  </w:num>
  <w:num w:numId="32">
    <w:abstractNumId w:val="5"/>
  </w:num>
  <w:num w:numId="33">
    <w:abstractNumId w:val="5"/>
  </w:num>
  <w:num w:numId="34">
    <w:abstractNumId w:val="5"/>
  </w:num>
  <w:num w:numId="35">
    <w:abstractNumId w:val="5"/>
  </w:num>
  <w:num w:numId="36">
    <w:abstractNumId w:val="5"/>
  </w:num>
  <w:num w:numId="37">
    <w:abstractNumId w:val="5"/>
  </w:num>
  <w:num w:numId="38">
    <w:abstractNumId w:val="5"/>
  </w:num>
  <w:num w:numId="39">
    <w:abstractNumId w:val="5"/>
  </w:num>
  <w:num w:numId="40">
    <w:abstractNumId w:val="5"/>
  </w:num>
  <w:num w:numId="41">
    <w:abstractNumId w:val="5"/>
  </w:num>
  <w:num w:numId="42">
    <w:abstractNumId w:val="5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10"/>
  <w:proofState w:spelling="clean" w:grammar="clean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A 6th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/Libraries&gt;"/>
  </w:docVars>
  <w:rsids>
    <w:rsidRoot w:val="007D720A"/>
    <w:rsid w:val="00001C6A"/>
    <w:rsid w:val="00003754"/>
    <w:rsid w:val="000037D6"/>
    <w:rsid w:val="00003B54"/>
    <w:rsid w:val="00003F73"/>
    <w:rsid w:val="00004037"/>
    <w:rsid w:val="00004865"/>
    <w:rsid w:val="00004A44"/>
    <w:rsid w:val="00004AFF"/>
    <w:rsid w:val="00006677"/>
    <w:rsid w:val="000119DF"/>
    <w:rsid w:val="00011B34"/>
    <w:rsid w:val="00011DBF"/>
    <w:rsid w:val="00013C7F"/>
    <w:rsid w:val="00021F69"/>
    <w:rsid w:val="00022A94"/>
    <w:rsid w:val="0002329B"/>
    <w:rsid w:val="000259DE"/>
    <w:rsid w:val="0002698E"/>
    <w:rsid w:val="000271A9"/>
    <w:rsid w:val="00030787"/>
    <w:rsid w:val="00030EF2"/>
    <w:rsid w:val="00031250"/>
    <w:rsid w:val="00033EAF"/>
    <w:rsid w:val="00034BC9"/>
    <w:rsid w:val="00035E02"/>
    <w:rsid w:val="00037038"/>
    <w:rsid w:val="00037E5F"/>
    <w:rsid w:val="00041A80"/>
    <w:rsid w:val="0004344C"/>
    <w:rsid w:val="00043BF4"/>
    <w:rsid w:val="0004431C"/>
    <w:rsid w:val="00044DC8"/>
    <w:rsid w:val="00045313"/>
    <w:rsid w:val="000478EC"/>
    <w:rsid w:val="0005059B"/>
    <w:rsid w:val="00050B8F"/>
    <w:rsid w:val="00050EF3"/>
    <w:rsid w:val="000514E1"/>
    <w:rsid w:val="0005181F"/>
    <w:rsid w:val="00051CD1"/>
    <w:rsid w:val="000521DC"/>
    <w:rsid w:val="00052932"/>
    <w:rsid w:val="000529E6"/>
    <w:rsid w:val="000535F6"/>
    <w:rsid w:val="00053D8C"/>
    <w:rsid w:val="00053E77"/>
    <w:rsid w:val="00056C7D"/>
    <w:rsid w:val="0005731B"/>
    <w:rsid w:val="00060EAE"/>
    <w:rsid w:val="00060ED9"/>
    <w:rsid w:val="000649EC"/>
    <w:rsid w:val="00065074"/>
    <w:rsid w:val="00066345"/>
    <w:rsid w:val="00066A24"/>
    <w:rsid w:val="000673A3"/>
    <w:rsid w:val="00067C25"/>
    <w:rsid w:val="00071CC8"/>
    <w:rsid w:val="0007230B"/>
    <w:rsid w:val="000775DC"/>
    <w:rsid w:val="00080385"/>
    <w:rsid w:val="000822D5"/>
    <w:rsid w:val="0008470E"/>
    <w:rsid w:val="000847A9"/>
    <w:rsid w:val="00084AB6"/>
    <w:rsid w:val="00085122"/>
    <w:rsid w:val="00085763"/>
    <w:rsid w:val="00087725"/>
    <w:rsid w:val="00091B0A"/>
    <w:rsid w:val="00091FE9"/>
    <w:rsid w:val="00092C85"/>
    <w:rsid w:val="00094043"/>
    <w:rsid w:val="00094C37"/>
    <w:rsid w:val="000955DA"/>
    <w:rsid w:val="00096053"/>
    <w:rsid w:val="000962B4"/>
    <w:rsid w:val="000A04C6"/>
    <w:rsid w:val="000A0A63"/>
    <w:rsid w:val="000A19AB"/>
    <w:rsid w:val="000A1CF1"/>
    <w:rsid w:val="000A528A"/>
    <w:rsid w:val="000A5805"/>
    <w:rsid w:val="000A5E67"/>
    <w:rsid w:val="000A73D0"/>
    <w:rsid w:val="000B0F1C"/>
    <w:rsid w:val="000B3005"/>
    <w:rsid w:val="000B30E3"/>
    <w:rsid w:val="000B3101"/>
    <w:rsid w:val="000B327C"/>
    <w:rsid w:val="000B3A61"/>
    <w:rsid w:val="000B3B0F"/>
    <w:rsid w:val="000B50EC"/>
    <w:rsid w:val="000B62BB"/>
    <w:rsid w:val="000B6734"/>
    <w:rsid w:val="000B782C"/>
    <w:rsid w:val="000C0641"/>
    <w:rsid w:val="000C07BB"/>
    <w:rsid w:val="000C0BF8"/>
    <w:rsid w:val="000C2A16"/>
    <w:rsid w:val="000C2A5D"/>
    <w:rsid w:val="000C3410"/>
    <w:rsid w:val="000C3884"/>
    <w:rsid w:val="000C3CAB"/>
    <w:rsid w:val="000C41E5"/>
    <w:rsid w:val="000C467F"/>
    <w:rsid w:val="000D05E9"/>
    <w:rsid w:val="000D0C05"/>
    <w:rsid w:val="000D1308"/>
    <w:rsid w:val="000D20FB"/>
    <w:rsid w:val="000D3523"/>
    <w:rsid w:val="000D3C12"/>
    <w:rsid w:val="000D782F"/>
    <w:rsid w:val="000E00F8"/>
    <w:rsid w:val="000E0367"/>
    <w:rsid w:val="000E0941"/>
    <w:rsid w:val="000E1B12"/>
    <w:rsid w:val="000E320C"/>
    <w:rsid w:val="000E47A0"/>
    <w:rsid w:val="000E54D1"/>
    <w:rsid w:val="000E550E"/>
    <w:rsid w:val="000E5ADD"/>
    <w:rsid w:val="000E67E4"/>
    <w:rsid w:val="000E7033"/>
    <w:rsid w:val="000E7AB3"/>
    <w:rsid w:val="000E7C63"/>
    <w:rsid w:val="000F1425"/>
    <w:rsid w:val="000F1996"/>
    <w:rsid w:val="000F2B07"/>
    <w:rsid w:val="000F32FF"/>
    <w:rsid w:val="000F37B0"/>
    <w:rsid w:val="000F3AD3"/>
    <w:rsid w:val="000F42EA"/>
    <w:rsid w:val="000F4B40"/>
    <w:rsid w:val="000F5EA7"/>
    <w:rsid w:val="000F5FF3"/>
    <w:rsid w:val="000F6A5D"/>
    <w:rsid w:val="000F6BD8"/>
    <w:rsid w:val="00100535"/>
    <w:rsid w:val="00100A9E"/>
    <w:rsid w:val="00101E71"/>
    <w:rsid w:val="0010369C"/>
    <w:rsid w:val="0010438E"/>
    <w:rsid w:val="00104CD0"/>
    <w:rsid w:val="0010527A"/>
    <w:rsid w:val="00107449"/>
    <w:rsid w:val="00107A41"/>
    <w:rsid w:val="00107E5F"/>
    <w:rsid w:val="00107F4B"/>
    <w:rsid w:val="0011213B"/>
    <w:rsid w:val="00113500"/>
    <w:rsid w:val="0011513C"/>
    <w:rsid w:val="00115F51"/>
    <w:rsid w:val="0011601B"/>
    <w:rsid w:val="00121E7B"/>
    <w:rsid w:val="0012324B"/>
    <w:rsid w:val="00123680"/>
    <w:rsid w:val="0012566B"/>
    <w:rsid w:val="0012578F"/>
    <w:rsid w:val="00127A02"/>
    <w:rsid w:val="00130F05"/>
    <w:rsid w:val="001347E2"/>
    <w:rsid w:val="001355BB"/>
    <w:rsid w:val="001361E0"/>
    <w:rsid w:val="0013673F"/>
    <w:rsid w:val="00137EEE"/>
    <w:rsid w:val="001413C8"/>
    <w:rsid w:val="001424AE"/>
    <w:rsid w:val="00143B1C"/>
    <w:rsid w:val="00144536"/>
    <w:rsid w:val="001451E2"/>
    <w:rsid w:val="001457F0"/>
    <w:rsid w:val="0014640E"/>
    <w:rsid w:val="00146F72"/>
    <w:rsid w:val="00147B98"/>
    <w:rsid w:val="00147F18"/>
    <w:rsid w:val="001500DC"/>
    <w:rsid w:val="00150907"/>
    <w:rsid w:val="00153B79"/>
    <w:rsid w:val="00153FC3"/>
    <w:rsid w:val="001558A9"/>
    <w:rsid w:val="00155C45"/>
    <w:rsid w:val="001568C4"/>
    <w:rsid w:val="00157BD3"/>
    <w:rsid w:val="001606C5"/>
    <w:rsid w:val="00161A74"/>
    <w:rsid w:val="00161F3C"/>
    <w:rsid w:val="00164B0A"/>
    <w:rsid w:val="0016613C"/>
    <w:rsid w:val="00166A42"/>
    <w:rsid w:val="001678EC"/>
    <w:rsid w:val="00167E40"/>
    <w:rsid w:val="00171730"/>
    <w:rsid w:val="00171ABE"/>
    <w:rsid w:val="00172158"/>
    <w:rsid w:val="001722D7"/>
    <w:rsid w:val="00172639"/>
    <w:rsid w:val="0017266E"/>
    <w:rsid w:val="0017268A"/>
    <w:rsid w:val="001726DA"/>
    <w:rsid w:val="00173635"/>
    <w:rsid w:val="00175E34"/>
    <w:rsid w:val="001776A6"/>
    <w:rsid w:val="0018042C"/>
    <w:rsid w:val="00183035"/>
    <w:rsid w:val="00184B15"/>
    <w:rsid w:val="00185877"/>
    <w:rsid w:val="00185BE7"/>
    <w:rsid w:val="001875CC"/>
    <w:rsid w:val="001911B8"/>
    <w:rsid w:val="001956FF"/>
    <w:rsid w:val="0019586B"/>
    <w:rsid w:val="00197FAA"/>
    <w:rsid w:val="001A0DCE"/>
    <w:rsid w:val="001A143C"/>
    <w:rsid w:val="001A1A28"/>
    <w:rsid w:val="001A284C"/>
    <w:rsid w:val="001A31B3"/>
    <w:rsid w:val="001A343C"/>
    <w:rsid w:val="001A35F2"/>
    <w:rsid w:val="001A44A4"/>
    <w:rsid w:val="001A4A59"/>
    <w:rsid w:val="001A5479"/>
    <w:rsid w:val="001A6F32"/>
    <w:rsid w:val="001B09D1"/>
    <w:rsid w:val="001B2318"/>
    <w:rsid w:val="001B3661"/>
    <w:rsid w:val="001B3740"/>
    <w:rsid w:val="001B37A3"/>
    <w:rsid w:val="001B51AE"/>
    <w:rsid w:val="001C083D"/>
    <w:rsid w:val="001C0CD6"/>
    <w:rsid w:val="001C2735"/>
    <w:rsid w:val="001C3C09"/>
    <w:rsid w:val="001C4190"/>
    <w:rsid w:val="001C47A0"/>
    <w:rsid w:val="001C5159"/>
    <w:rsid w:val="001C56D2"/>
    <w:rsid w:val="001C5781"/>
    <w:rsid w:val="001C6211"/>
    <w:rsid w:val="001C6255"/>
    <w:rsid w:val="001C6323"/>
    <w:rsid w:val="001D1FD3"/>
    <w:rsid w:val="001D2950"/>
    <w:rsid w:val="001D3360"/>
    <w:rsid w:val="001D3BAD"/>
    <w:rsid w:val="001D3DF0"/>
    <w:rsid w:val="001D73C2"/>
    <w:rsid w:val="001E105C"/>
    <w:rsid w:val="001E2460"/>
    <w:rsid w:val="001E5ED2"/>
    <w:rsid w:val="001E67B5"/>
    <w:rsid w:val="001F04CA"/>
    <w:rsid w:val="001F17F8"/>
    <w:rsid w:val="001F2F10"/>
    <w:rsid w:val="001F427C"/>
    <w:rsid w:val="001F4B1B"/>
    <w:rsid w:val="001F68CD"/>
    <w:rsid w:val="001F766F"/>
    <w:rsid w:val="0020074A"/>
    <w:rsid w:val="0020378E"/>
    <w:rsid w:val="00203FEB"/>
    <w:rsid w:val="0020479D"/>
    <w:rsid w:val="00205030"/>
    <w:rsid w:val="00212489"/>
    <w:rsid w:val="002133EB"/>
    <w:rsid w:val="00217DF0"/>
    <w:rsid w:val="002208FD"/>
    <w:rsid w:val="00220FDE"/>
    <w:rsid w:val="00221008"/>
    <w:rsid w:val="00221686"/>
    <w:rsid w:val="00221DB3"/>
    <w:rsid w:val="002225D5"/>
    <w:rsid w:val="0022655F"/>
    <w:rsid w:val="002279CF"/>
    <w:rsid w:val="00231A3F"/>
    <w:rsid w:val="002320F3"/>
    <w:rsid w:val="002327EE"/>
    <w:rsid w:val="00233924"/>
    <w:rsid w:val="002343E8"/>
    <w:rsid w:val="0023444A"/>
    <w:rsid w:val="00235005"/>
    <w:rsid w:val="00235011"/>
    <w:rsid w:val="0023672F"/>
    <w:rsid w:val="0024092C"/>
    <w:rsid w:val="002417D1"/>
    <w:rsid w:val="002425DE"/>
    <w:rsid w:val="00245B1C"/>
    <w:rsid w:val="0024765E"/>
    <w:rsid w:val="00247AE6"/>
    <w:rsid w:val="00247D33"/>
    <w:rsid w:val="002500D1"/>
    <w:rsid w:val="0025110E"/>
    <w:rsid w:val="0025118F"/>
    <w:rsid w:val="002515F7"/>
    <w:rsid w:val="00251D87"/>
    <w:rsid w:val="002550C5"/>
    <w:rsid w:val="0025526D"/>
    <w:rsid w:val="00255B17"/>
    <w:rsid w:val="00255BA4"/>
    <w:rsid w:val="00256E0A"/>
    <w:rsid w:val="00257F8C"/>
    <w:rsid w:val="00260AE6"/>
    <w:rsid w:val="00261C56"/>
    <w:rsid w:val="00261F00"/>
    <w:rsid w:val="00263892"/>
    <w:rsid w:val="00264D3E"/>
    <w:rsid w:val="00264D5E"/>
    <w:rsid w:val="00267C14"/>
    <w:rsid w:val="00271694"/>
    <w:rsid w:val="00271A4E"/>
    <w:rsid w:val="00273198"/>
    <w:rsid w:val="00273450"/>
    <w:rsid w:val="00273D78"/>
    <w:rsid w:val="00274013"/>
    <w:rsid w:val="002760D8"/>
    <w:rsid w:val="00276A91"/>
    <w:rsid w:val="00276DA3"/>
    <w:rsid w:val="002775F4"/>
    <w:rsid w:val="00277A35"/>
    <w:rsid w:val="0028119C"/>
    <w:rsid w:val="00282AD2"/>
    <w:rsid w:val="002839AF"/>
    <w:rsid w:val="0028424F"/>
    <w:rsid w:val="00284FA6"/>
    <w:rsid w:val="0028570E"/>
    <w:rsid w:val="00286119"/>
    <w:rsid w:val="00286438"/>
    <w:rsid w:val="00286572"/>
    <w:rsid w:val="002869B5"/>
    <w:rsid w:val="00287C81"/>
    <w:rsid w:val="002901CC"/>
    <w:rsid w:val="00292776"/>
    <w:rsid w:val="00293E1F"/>
    <w:rsid w:val="002940B4"/>
    <w:rsid w:val="00294169"/>
    <w:rsid w:val="00295879"/>
    <w:rsid w:val="00297C2D"/>
    <w:rsid w:val="002A15EC"/>
    <w:rsid w:val="002A1B21"/>
    <w:rsid w:val="002A1F60"/>
    <w:rsid w:val="002A21D5"/>
    <w:rsid w:val="002A2908"/>
    <w:rsid w:val="002A3A1D"/>
    <w:rsid w:val="002B11EB"/>
    <w:rsid w:val="002B28BE"/>
    <w:rsid w:val="002B4296"/>
    <w:rsid w:val="002B694D"/>
    <w:rsid w:val="002C0E66"/>
    <w:rsid w:val="002C1595"/>
    <w:rsid w:val="002C19D5"/>
    <w:rsid w:val="002C2261"/>
    <w:rsid w:val="002C269D"/>
    <w:rsid w:val="002C2D74"/>
    <w:rsid w:val="002C4635"/>
    <w:rsid w:val="002C4D39"/>
    <w:rsid w:val="002C5D5F"/>
    <w:rsid w:val="002C60A3"/>
    <w:rsid w:val="002D0B5F"/>
    <w:rsid w:val="002D0FB7"/>
    <w:rsid w:val="002D0FB9"/>
    <w:rsid w:val="002D151E"/>
    <w:rsid w:val="002D2BA7"/>
    <w:rsid w:val="002D39B6"/>
    <w:rsid w:val="002D3F9C"/>
    <w:rsid w:val="002D5281"/>
    <w:rsid w:val="002D5D04"/>
    <w:rsid w:val="002D74ED"/>
    <w:rsid w:val="002E0849"/>
    <w:rsid w:val="002E0F1F"/>
    <w:rsid w:val="002E1272"/>
    <w:rsid w:val="002E2CF7"/>
    <w:rsid w:val="002E3042"/>
    <w:rsid w:val="002E329D"/>
    <w:rsid w:val="002E659D"/>
    <w:rsid w:val="002F1D83"/>
    <w:rsid w:val="002F5425"/>
    <w:rsid w:val="002F7153"/>
    <w:rsid w:val="002F7ADD"/>
    <w:rsid w:val="00300881"/>
    <w:rsid w:val="003010C1"/>
    <w:rsid w:val="003015CF"/>
    <w:rsid w:val="003019D5"/>
    <w:rsid w:val="0030258C"/>
    <w:rsid w:val="00302FEB"/>
    <w:rsid w:val="00305390"/>
    <w:rsid w:val="0030707B"/>
    <w:rsid w:val="00307D37"/>
    <w:rsid w:val="003103D7"/>
    <w:rsid w:val="00314F76"/>
    <w:rsid w:val="00314F7C"/>
    <w:rsid w:val="00316225"/>
    <w:rsid w:val="00316544"/>
    <w:rsid w:val="003172EB"/>
    <w:rsid w:val="003214AF"/>
    <w:rsid w:val="00321A31"/>
    <w:rsid w:val="00321FC4"/>
    <w:rsid w:val="0032399F"/>
    <w:rsid w:val="00323AA1"/>
    <w:rsid w:val="00325CA1"/>
    <w:rsid w:val="003267CC"/>
    <w:rsid w:val="00327D37"/>
    <w:rsid w:val="003313B6"/>
    <w:rsid w:val="00332D0E"/>
    <w:rsid w:val="0033442C"/>
    <w:rsid w:val="00335135"/>
    <w:rsid w:val="003353DB"/>
    <w:rsid w:val="003368F0"/>
    <w:rsid w:val="00337228"/>
    <w:rsid w:val="003379BF"/>
    <w:rsid w:val="00337DEE"/>
    <w:rsid w:val="003409F0"/>
    <w:rsid w:val="00340F1E"/>
    <w:rsid w:val="003410E2"/>
    <w:rsid w:val="00342440"/>
    <w:rsid w:val="00344464"/>
    <w:rsid w:val="00346809"/>
    <w:rsid w:val="0034696C"/>
    <w:rsid w:val="003545CE"/>
    <w:rsid w:val="00354B39"/>
    <w:rsid w:val="00355E44"/>
    <w:rsid w:val="00356120"/>
    <w:rsid w:val="00356954"/>
    <w:rsid w:val="00356B17"/>
    <w:rsid w:val="00356EC4"/>
    <w:rsid w:val="00357A1F"/>
    <w:rsid w:val="0036057F"/>
    <w:rsid w:val="003629C3"/>
    <w:rsid w:val="00363B2F"/>
    <w:rsid w:val="00364464"/>
    <w:rsid w:val="00365C14"/>
    <w:rsid w:val="003700F2"/>
    <w:rsid w:val="00372169"/>
    <w:rsid w:val="00372CEF"/>
    <w:rsid w:val="00373634"/>
    <w:rsid w:val="00373B15"/>
    <w:rsid w:val="00374327"/>
    <w:rsid w:val="00374916"/>
    <w:rsid w:val="0037639A"/>
    <w:rsid w:val="00376DAF"/>
    <w:rsid w:val="00377CD8"/>
    <w:rsid w:val="00380EAC"/>
    <w:rsid w:val="003814D5"/>
    <w:rsid w:val="00381751"/>
    <w:rsid w:val="00382D44"/>
    <w:rsid w:val="00383101"/>
    <w:rsid w:val="0038461A"/>
    <w:rsid w:val="00385082"/>
    <w:rsid w:val="00385C5E"/>
    <w:rsid w:val="00387BF9"/>
    <w:rsid w:val="00387C1E"/>
    <w:rsid w:val="00390757"/>
    <w:rsid w:val="003912CF"/>
    <w:rsid w:val="00392A14"/>
    <w:rsid w:val="00392F41"/>
    <w:rsid w:val="00394038"/>
    <w:rsid w:val="00394AD6"/>
    <w:rsid w:val="00395DB4"/>
    <w:rsid w:val="00396E72"/>
    <w:rsid w:val="003A2882"/>
    <w:rsid w:val="003A2E82"/>
    <w:rsid w:val="003A3008"/>
    <w:rsid w:val="003A3ACF"/>
    <w:rsid w:val="003A3E20"/>
    <w:rsid w:val="003A4E54"/>
    <w:rsid w:val="003A4F0C"/>
    <w:rsid w:val="003A58A0"/>
    <w:rsid w:val="003A79F6"/>
    <w:rsid w:val="003B0102"/>
    <w:rsid w:val="003B01A8"/>
    <w:rsid w:val="003B0279"/>
    <w:rsid w:val="003B1444"/>
    <w:rsid w:val="003B2026"/>
    <w:rsid w:val="003B2A64"/>
    <w:rsid w:val="003B3171"/>
    <w:rsid w:val="003B3F2A"/>
    <w:rsid w:val="003B405C"/>
    <w:rsid w:val="003B550F"/>
    <w:rsid w:val="003B5716"/>
    <w:rsid w:val="003B69BB"/>
    <w:rsid w:val="003B69EE"/>
    <w:rsid w:val="003B79AE"/>
    <w:rsid w:val="003C170F"/>
    <w:rsid w:val="003C1F1A"/>
    <w:rsid w:val="003C3F80"/>
    <w:rsid w:val="003C51EE"/>
    <w:rsid w:val="003C5A43"/>
    <w:rsid w:val="003C5B54"/>
    <w:rsid w:val="003C6EA2"/>
    <w:rsid w:val="003C6EA3"/>
    <w:rsid w:val="003C73F9"/>
    <w:rsid w:val="003D0B99"/>
    <w:rsid w:val="003D1F5C"/>
    <w:rsid w:val="003D492E"/>
    <w:rsid w:val="003D513A"/>
    <w:rsid w:val="003D6C6E"/>
    <w:rsid w:val="003D70B0"/>
    <w:rsid w:val="003D7EC6"/>
    <w:rsid w:val="003E02FA"/>
    <w:rsid w:val="003E185A"/>
    <w:rsid w:val="003E3867"/>
    <w:rsid w:val="003E4BB6"/>
    <w:rsid w:val="003E4E14"/>
    <w:rsid w:val="003E5DF6"/>
    <w:rsid w:val="003E6DB1"/>
    <w:rsid w:val="003F07F1"/>
    <w:rsid w:val="003F21E1"/>
    <w:rsid w:val="003F2C3C"/>
    <w:rsid w:val="003F4340"/>
    <w:rsid w:val="003F4923"/>
    <w:rsid w:val="003F51ED"/>
    <w:rsid w:val="003F558A"/>
    <w:rsid w:val="003F59C0"/>
    <w:rsid w:val="003F6A1C"/>
    <w:rsid w:val="003F7220"/>
    <w:rsid w:val="003F74E4"/>
    <w:rsid w:val="00400794"/>
    <w:rsid w:val="00400F02"/>
    <w:rsid w:val="0040174D"/>
    <w:rsid w:val="0040262C"/>
    <w:rsid w:val="004031EF"/>
    <w:rsid w:val="0040386C"/>
    <w:rsid w:val="00403D31"/>
    <w:rsid w:val="00407229"/>
    <w:rsid w:val="00407C64"/>
    <w:rsid w:val="00410EFC"/>
    <w:rsid w:val="00411B18"/>
    <w:rsid w:val="00412311"/>
    <w:rsid w:val="0041346C"/>
    <w:rsid w:val="004137DF"/>
    <w:rsid w:val="004137FE"/>
    <w:rsid w:val="00413C47"/>
    <w:rsid w:val="00415E4B"/>
    <w:rsid w:val="00417373"/>
    <w:rsid w:val="004204FD"/>
    <w:rsid w:val="00421064"/>
    <w:rsid w:val="0042175D"/>
    <w:rsid w:val="00421A46"/>
    <w:rsid w:val="00421F2D"/>
    <w:rsid w:val="0042275D"/>
    <w:rsid w:val="00424698"/>
    <w:rsid w:val="0042570F"/>
    <w:rsid w:val="004264E3"/>
    <w:rsid w:val="00426CDA"/>
    <w:rsid w:val="00426D3D"/>
    <w:rsid w:val="004332CF"/>
    <w:rsid w:val="004333EA"/>
    <w:rsid w:val="004338B0"/>
    <w:rsid w:val="004343A7"/>
    <w:rsid w:val="00434CBF"/>
    <w:rsid w:val="00436756"/>
    <w:rsid w:val="00436DA5"/>
    <w:rsid w:val="00436F67"/>
    <w:rsid w:val="004376C6"/>
    <w:rsid w:val="00441DFC"/>
    <w:rsid w:val="0044236C"/>
    <w:rsid w:val="00442624"/>
    <w:rsid w:val="0044417A"/>
    <w:rsid w:val="004449A7"/>
    <w:rsid w:val="00446759"/>
    <w:rsid w:val="00446839"/>
    <w:rsid w:val="004470CB"/>
    <w:rsid w:val="00447422"/>
    <w:rsid w:val="0045131D"/>
    <w:rsid w:val="004519B4"/>
    <w:rsid w:val="00452041"/>
    <w:rsid w:val="00452D14"/>
    <w:rsid w:val="00454B06"/>
    <w:rsid w:val="00455B3D"/>
    <w:rsid w:val="00456611"/>
    <w:rsid w:val="00457228"/>
    <w:rsid w:val="00460BD6"/>
    <w:rsid w:val="00461E02"/>
    <w:rsid w:val="00461FBA"/>
    <w:rsid w:val="00462207"/>
    <w:rsid w:val="004661F9"/>
    <w:rsid w:val="004667A5"/>
    <w:rsid w:val="00466B1D"/>
    <w:rsid w:val="004675C8"/>
    <w:rsid w:val="00467CEC"/>
    <w:rsid w:val="004718B2"/>
    <w:rsid w:val="00471A21"/>
    <w:rsid w:val="00472D5D"/>
    <w:rsid w:val="004730E7"/>
    <w:rsid w:val="0047536C"/>
    <w:rsid w:val="004768C4"/>
    <w:rsid w:val="00482852"/>
    <w:rsid w:val="00482A19"/>
    <w:rsid w:val="004832AB"/>
    <w:rsid w:val="00483CBA"/>
    <w:rsid w:val="004844A7"/>
    <w:rsid w:val="004847C4"/>
    <w:rsid w:val="00484F1D"/>
    <w:rsid w:val="004852D1"/>
    <w:rsid w:val="00485AEF"/>
    <w:rsid w:val="00486553"/>
    <w:rsid w:val="004869DD"/>
    <w:rsid w:val="0049187B"/>
    <w:rsid w:val="00491C8B"/>
    <w:rsid w:val="0049242E"/>
    <w:rsid w:val="00494561"/>
    <w:rsid w:val="00495219"/>
    <w:rsid w:val="00495B82"/>
    <w:rsid w:val="004A0AF4"/>
    <w:rsid w:val="004A100C"/>
    <w:rsid w:val="004A1228"/>
    <w:rsid w:val="004A466E"/>
    <w:rsid w:val="004A6070"/>
    <w:rsid w:val="004A78B0"/>
    <w:rsid w:val="004A7EA0"/>
    <w:rsid w:val="004B0ACF"/>
    <w:rsid w:val="004B19B4"/>
    <w:rsid w:val="004B2133"/>
    <w:rsid w:val="004B2C81"/>
    <w:rsid w:val="004B31FA"/>
    <w:rsid w:val="004B3D89"/>
    <w:rsid w:val="004B3E86"/>
    <w:rsid w:val="004B5C82"/>
    <w:rsid w:val="004C1075"/>
    <w:rsid w:val="004C1AE2"/>
    <w:rsid w:val="004C4E69"/>
    <w:rsid w:val="004C6310"/>
    <w:rsid w:val="004C7F93"/>
    <w:rsid w:val="004D0580"/>
    <w:rsid w:val="004D194D"/>
    <w:rsid w:val="004D26C9"/>
    <w:rsid w:val="004D3A9F"/>
    <w:rsid w:val="004D417C"/>
    <w:rsid w:val="004D46BC"/>
    <w:rsid w:val="004D4EBC"/>
    <w:rsid w:val="004D7815"/>
    <w:rsid w:val="004D7E1F"/>
    <w:rsid w:val="004D7E85"/>
    <w:rsid w:val="004E0727"/>
    <w:rsid w:val="004E176F"/>
    <w:rsid w:val="004E3747"/>
    <w:rsid w:val="004E4265"/>
    <w:rsid w:val="004E478D"/>
    <w:rsid w:val="004E4DD3"/>
    <w:rsid w:val="004E564C"/>
    <w:rsid w:val="004E6064"/>
    <w:rsid w:val="004E7B72"/>
    <w:rsid w:val="004F02CC"/>
    <w:rsid w:val="004F35F6"/>
    <w:rsid w:val="004F3B30"/>
    <w:rsid w:val="004F5E95"/>
    <w:rsid w:val="004F66A0"/>
    <w:rsid w:val="004F6EBF"/>
    <w:rsid w:val="004F7329"/>
    <w:rsid w:val="004F7BD7"/>
    <w:rsid w:val="004F7EBF"/>
    <w:rsid w:val="005005FE"/>
    <w:rsid w:val="005008E5"/>
    <w:rsid w:val="00501867"/>
    <w:rsid w:val="00501B9B"/>
    <w:rsid w:val="00502FD6"/>
    <w:rsid w:val="0050438D"/>
    <w:rsid w:val="005067E5"/>
    <w:rsid w:val="00506FEF"/>
    <w:rsid w:val="00510EB7"/>
    <w:rsid w:val="00513895"/>
    <w:rsid w:val="005147B9"/>
    <w:rsid w:val="00514AED"/>
    <w:rsid w:val="0051650C"/>
    <w:rsid w:val="00516524"/>
    <w:rsid w:val="00517295"/>
    <w:rsid w:val="00517CB6"/>
    <w:rsid w:val="0052089B"/>
    <w:rsid w:val="00520CF9"/>
    <w:rsid w:val="00520F9A"/>
    <w:rsid w:val="0052271C"/>
    <w:rsid w:val="00523872"/>
    <w:rsid w:val="00525F64"/>
    <w:rsid w:val="00527577"/>
    <w:rsid w:val="00527617"/>
    <w:rsid w:val="0052790F"/>
    <w:rsid w:val="00531323"/>
    <w:rsid w:val="00532644"/>
    <w:rsid w:val="00532FEF"/>
    <w:rsid w:val="00533042"/>
    <w:rsid w:val="005336C0"/>
    <w:rsid w:val="00534157"/>
    <w:rsid w:val="00534ACD"/>
    <w:rsid w:val="00534AED"/>
    <w:rsid w:val="0053686C"/>
    <w:rsid w:val="00536ACA"/>
    <w:rsid w:val="00537CFB"/>
    <w:rsid w:val="00540490"/>
    <w:rsid w:val="005407FE"/>
    <w:rsid w:val="00540F2D"/>
    <w:rsid w:val="00541B1E"/>
    <w:rsid w:val="00541BB0"/>
    <w:rsid w:val="00543A8C"/>
    <w:rsid w:val="00546DEB"/>
    <w:rsid w:val="00547690"/>
    <w:rsid w:val="005479F5"/>
    <w:rsid w:val="0055096D"/>
    <w:rsid w:val="0055098A"/>
    <w:rsid w:val="00550AEE"/>
    <w:rsid w:val="00550E1C"/>
    <w:rsid w:val="0055199D"/>
    <w:rsid w:val="00553D24"/>
    <w:rsid w:val="00553D51"/>
    <w:rsid w:val="0055440A"/>
    <w:rsid w:val="00554DA7"/>
    <w:rsid w:val="005551C5"/>
    <w:rsid w:val="00560AB3"/>
    <w:rsid w:val="00561870"/>
    <w:rsid w:val="00561FC2"/>
    <w:rsid w:val="00562FC9"/>
    <w:rsid w:val="00563186"/>
    <w:rsid w:val="00563827"/>
    <w:rsid w:val="00565413"/>
    <w:rsid w:val="0056715B"/>
    <w:rsid w:val="005706FA"/>
    <w:rsid w:val="005729CD"/>
    <w:rsid w:val="00573ABC"/>
    <w:rsid w:val="00574A36"/>
    <w:rsid w:val="00576161"/>
    <w:rsid w:val="005803E8"/>
    <w:rsid w:val="005806A3"/>
    <w:rsid w:val="00581E0A"/>
    <w:rsid w:val="00583035"/>
    <w:rsid w:val="00583336"/>
    <w:rsid w:val="005839B8"/>
    <w:rsid w:val="0058428D"/>
    <w:rsid w:val="00584679"/>
    <w:rsid w:val="00585AA1"/>
    <w:rsid w:val="00585B86"/>
    <w:rsid w:val="00586365"/>
    <w:rsid w:val="0058725A"/>
    <w:rsid w:val="005908DE"/>
    <w:rsid w:val="00590A15"/>
    <w:rsid w:val="0059191C"/>
    <w:rsid w:val="00592401"/>
    <w:rsid w:val="0059342E"/>
    <w:rsid w:val="005939A3"/>
    <w:rsid w:val="0059444D"/>
    <w:rsid w:val="005945BC"/>
    <w:rsid w:val="0059625E"/>
    <w:rsid w:val="0059749C"/>
    <w:rsid w:val="005A05F2"/>
    <w:rsid w:val="005A1291"/>
    <w:rsid w:val="005A362C"/>
    <w:rsid w:val="005A4469"/>
    <w:rsid w:val="005A50D2"/>
    <w:rsid w:val="005A6ECF"/>
    <w:rsid w:val="005B0A20"/>
    <w:rsid w:val="005B16D2"/>
    <w:rsid w:val="005B1AD3"/>
    <w:rsid w:val="005B27B6"/>
    <w:rsid w:val="005B3DA8"/>
    <w:rsid w:val="005B46E6"/>
    <w:rsid w:val="005B4C6C"/>
    <w:rsid w:val="005B4C96"/>
    <w:rsid w:val="005B5224"/>
    <w:rsid w:val="005B53E7"/>
    <w:rsid w:val="005C008A"/>
    <w:rsid w:val="005C00AD"/>
    <w:rsid w:val="005C137C"/>
    <w:rsid w:val="005C2408"/>
    <w:rsid w:val="005C2CD9"/>
    <w:rsid w:val="005C37CC"/>
    <w:rsid w:val="005C4157"/>
    <w:rsid w:val="005C4D13"/>
    <w:rsid w:val="005C5146"/>
    <w:rsid w:val="005C6257"/>
    <w:rsid w:val="005D1012"/>
    <w:rsid w:val="005D28C6"/>
    <w:rsid w:val="005D377C"/>
    <w:rsid w:val="005D53EC"/>
    <w:rsid w:val="005D7FC9"/>
    <w:rsid w:val="005E14E8"/>
    <w:rsid w:val="005E3358"/>
    <w:rsid w:val="005E3C4A"/>
    <w:rsid w:val="005E3D25"/>
    <w:rsid w:val="005E3F1F"/>
    <w:rsid w:val="005E5283"/>
    <w:rsid w:val="005F0656"/>
    <w:rsid w:val="005F0FBE"/>
    <w:rsid w:val="005F1848"/>
    <w:rsid w:val="005F3233"/>
    <w:rsid w:val="005F32E2"/>
    <w:rsid w:val="005F481E"/>
    <w:rsid w:val="005F75DD"/>
    <w:rsid w:val="00601D55"/>
    <w:rsid w:val="006029EF"/>
    <w:rsid w:val="00602DC7"/>
    <w:rsid w:val="006036B5"/>
    <w:rsid w:val="00604A28"/>
    <w:rsid w:val="00606965"/>
    <w:rsid w:val="0061019C"/>
    <w:rsid w:val="00611D74"/>
    <w:rsid w:val="00613486"/>
    <w:rsid w:val="00613C9A"/>
    <w:rsid w:val="00617051"/>
    <w:rsid w:val="0061759A"/>
    <w:rsid w:val="00620EEB"/>
    <w:rsid w:val="00621D52"/>
    <w:rsid w:val="00622AE0"/>
    <w:rsid w:val="0062449F"/>
    <w:rsid w:val="00624D84"/>
    <w:rsid w:val="00624F27"/>
    <w:rsid w:val="0062512C"/>
    <w:rsid w:val="00630770"/>
    <w:rsid w:val="00630917"/>
    <w:rsid w:val="00630F61"/>
    <w:rsid w:val="00632963"/>
    <w:rsid w:val="00633A7F"/>
    <w:rsid w:val="00635625"/>
    <w:rsid w:val="006362F1"/>
    <w:rsid w:val="00636A65"/>
    <w:rsid w:val="00637067"/>
    <w:rsid w:val="00637842"/>
    <w:rsid w:val="00640911"/>
    <w:rsid w:val="00640DC5"/>
    <w:rsid w:val="006419F5"/>
    <w:rsid w:val="006422EF"/>
    <w:rsid w:val="00643276"/>
    <w:rsid w:val="00643F97"/>
    <w:rsid w:val="006441B0"/>
    <w:rsid w:val="00645B3E"/>
    <w:rsid w:val="0064697E"/>
    <w:rsid w:val="00651502"/>
    <w:rsid w:val="006534B3"/>
    <w:rsid w:val="00661041"/>
    <w:rsid w:val="0066115F"/>
    <w:rsid w:val="00661226"/>
    <w:rsid w:val="006619E2"/>
    <w:rsid w:val="006627D2"/>
    <w:rsid w:val="00662AD0"/>
    <w:rsid w:val="00664175"/>
    <w:rsid w:val="00665D60"/>
    <w:rsid w:val="00665DE5"/>
    <w:rsid w:val="00666E57"/>
    <w:rsid w:val="00667513"/>
    <w:rsid w:val="00667CFE"/>
    <w:rsid w:val="00672B65"/>
    <w:rsid w:val="006747DC"/>
    <w:rsid w:val="00674B82"/>
    <w:rsid w:val="00675779"/>
    <w:rsid w:val="00676127"/>
    <w:rsid w:val="00676FE5"/>
    <w:rsid w:val="006805DD"/>
    <w:rsid w:val="00682581"/>
    <w:rsid w:val="00682E72"/>
    <w:rsid w:val="0068444D"/>
    <w:rsid w:val="00685AA5"/>
    <w:rsid w:val="00687600"/>
    <w:rsid w:val="00691A72"/>
    <w:rsid w:val="00691E3C"/>
    <w:rsid w:val="00692909"/>
    <w:rsid w:val="00692D30"/>
    <w:rsid w:val="006935A7"/>
    <w:rsid w:val="00694F32"/>
    <w:rsid w:val="00697891"/>
    <w:rsid w:val="006A015F"/>
    <w:rsid w:val="006A05AE"/>
    <w:rsid w:val="006A0A69"/>
    <w:rsid w:val="006A17CE"/>
    <w:rsid w:val="006A1C62"/>
    <w:rsid w:val="006A1EE7"/>
    <w:rsid w:val="006A202E"/>
    <w:rsid w:val="006A2F11"/>
    <w:rsid w:val="006A3A54"/>
    <w:rsid w:val="006A3D8A"/>
    <w:rsid w:val="006A616D"/>
    <w:rsid w:val="006A6591"/>
    <w:rsid w:val="006B0AFC"/>
    <w:rsid w:val="006B2C62"/>
    <w:rsid w:val="006B2F6E"/>
    <w:rsid w:val="006B3A6E"/>
    <w:rsid w:val="006B3AFE"/>
    <w:rsid w:val="006B4660"/>
    <w:rsid w:val="006B46DE"/>
    <w:rsid w:val="006B6860"/>
    <w:rsid w:val="006B72F5"/>
    <w:rsid w:val="006C2997"/>
    <w:rsid w:val="006C3275"/>
    <w:rsid w:val="006C3DC7"/>
    <w:rsid w:val="006C695F"/>
    <w:rsid w:val="006C7491"/>
    <w:rsid w:val="006C7FAE"/>
    <w:rsid w:val="006D24A3"/>
    <w:rsid w:val="006D3FA4"/>
    <w:rsid w:val="006D78C0"/>
    <w:rsid w:val="006D7DE2"/>
    <w:rsid w:val="006E1ADC"/>
    <w:rsid w:val="006E2F77"/>
    <w:rsid w:val="006E3517"/>
    <w:rsid w:val="006E5DF7"/>
    <w:rsid w:val="006E6BB8"/>
    <w:rsid w:val="006E7BA9"/>
    <w:rsid w:val="006F03A5"/>
    <w:rsid w:val="006F0C50"/>
    <w:rsid w:val="006F1525"/>
    <w:rsid w:val="006F1F82"/>
    <w:rsid w:val="006F4771"/>
    <w:rsid w:val="006F4D24"/>
    <w:rsid w:val="006F4DB2"/>
    <w:rsid w:val="006F5D1C"/>
    <w:rsid w:val="006F6962"/>
    <w:rsid w:val="006F6F05"/>
    <w:rsid w:val="006F79B4"/>
    <w:rsid w:val="007001F6"/>
    <w:rsid w:val="007001FE"/>
    <w:rsid w:val="00701496"/>
    <w:rsid w:val="007014A0"/>
    <w:rsid w:val="007016FA"/>
    <w:rsid w:val="00701FC4"/>
    <w:rsid w:val="007027A0"/>
    <w:rsid w:val="007045D6"/>
    <w:rsid w:val="007046F7"/>
    <w:rsid w:val="00705D7C"/>
    <w:rsid w:val="007060C0"/>
    <w:rsid w:val="007066C6"/>
    <w:rsid w:val="0070783E"/>
    <w:rsid w:val="00707F4A"/>
    <w:rsid w:val="00710709"/>
    <w:rsid w:val="00710A0F"/>
    <w:rsid w:val="00710B92"/>
    <w:rsid w:val="00711015"/>
    <w:rsid w:val="007135B0"/>
    <w:rsid w:val="00714188"/>
    <w:rsid w:val="00715190"/>
    <w:rsid w:val="00715842"/>
    <w:rsid w:val="00717319"/>
    <w:rsid w:val="00717FB5"/>
    <w:rsid w:val="00721765"/>
    <w:rsid w:val="00721C47"/>
    <w:rsid w:val="007234B2"/>
    <w:rsid w:val="00724338"/>
    <w:rsid w:val="007263E1"/>
    <w:rsid w:val="00726794"/>
    <w:rsid w:val="00726DA1"/>
    <w:rsid w:val="00731873"/>
    <w:rsid w:val="0073352F"/>
    <w:rsid w:val="0073519D"/>
    <w:rsid w:val="00735758"/>
    <w:rsid w:val="00740313"/>
    <w:rsid w:val="00740D7F"/>
    <w:rsid w:val="00742530"/>
    <w:rsid w:val="00742AA0"/>
    <w:rsid w:val="00744B07"/>
    <w:rsid w:val="00745713"/>
    <w:rsid w:val="00745B8F"/>
    <w:rsid w:val="00746120"/>
    <w:rsid w:val="007461DA"/>
    <w:rsid w:val="00746F4B"/>
    <w:rsid w:val="00747B53"/>
    <w:rsid w:val="00751433"/>
    <w:rsid w:val="0075166A"/>
    <w:rsid w:val="00752AE9"/>
    <w:rsid w:val="00753816"/>
    <w:rsid w:val="00753DAC"/>
    <w:rsid w:val="00753EF0"/>
    <w:rsid w:val="00754867"/>
    <w:rsid w:val="007551BC"/>
    <w:rsid w:val="00755AB6"/>
    <w:rsid w:val="00755D7E"/>
    <w:rsid w:val="007564FD"/>
    <w:rsid w:val="0075690F"/>
    <w:rsid w:val="007576BB"/>
    <w:rsid w:val="00757B9B"/>
    <w:rsid w:val="00757CC9"/>
    <w:rsid w:val="00757FEB"/>
    <w:rsid w:val="00760AB2"/>
    <w:rsid w:val="00762A59"/>
    <w:rsid w:val="00764FA9"/>
    <w:rsid w:val="0076561F"/>
    <w:rsid w:val="0076613E"/>
    <w:rsid w:val="007700F1"/>
    <w:rsid w:val="00770853"/>
    <w:rsid w:val="007727C1"/>
    <w:rsid w:val="00772E6B"/>
    <w:rsid w:val="007762E9"/>
    <w:rsid w:val="00781550"/>
    <w:rsid w:val="00783C0E"/>
    <w:rsid w:val="00783D64"/>
    <w:rsid w:val="00785FBA"/>
    <w:rsid w:val="007877BF"/>
    <w:rsid w:val="0079015C"/>
    <w:rsid w:val="0079055C"/>
    <w:rsid w:val="0079072E"/>
    <w:rsid w:val="007913E7"/>
    <w:rsid w:val="00791930"/>
    <w:rsid w:val="00791BA9"/>
    <w:rsid w:val="00795217"/>
    <w:rsid w:val="00795B45"/>
    <w:rsid w:val="00796756"/>
    <w:rsid w:val="00797FF0"/>
    <w:rsid w:val="007A08C4"/>
    <w:rsid w:val="007A0F0C"/>
    <w:rsid w:val="007A15C8"/>
    <w:rsid w:val="007A2171"/>
    <w:rsid w:val="007A23D6"/>
    <w:rsid w:val="007A2AA3"/>
    <w:rsid w:val="007A41B8"/>
    <w:rsid w:val="007A72C7"/>
    <w:rsid w:val="007A7F0B"/>
    <w:rsid w:val="007B09F0"/>
    <w:rsid w:val="007B1C8B"/>
    <w:rsid w:val="007B1E12"/>
    <w:rsid w:val="007B21EA"/>
    <w:rsid w:val="007B22F2"/>
    <w:rsid w:val="007B2C03"/>
    <w:rsid w:val="007B40C3"/>
    <w:rsid w:val="007B4D12"/>
    <w:rsid w:val="007B537B"/>
    <w:rsid w:val="007B59A1"/>
    <w:rsid w:val="007B681B"/>
    <w:rsid w:val="007B7BE8"/>
    <w:rsid w:val="007C0636"/>
    <w:rsid w:val="007C1C8E"/>
    <w:rsid w:val="007C2903"/>
    <w:rsid w:val="007C37CE"/>
    <w:rsid w:val="007D07EE"/>
    <w:rsid w:val="007D0E24"/>
    <w:rsid w:val="007D13AC"/>
    <w:rsid w:val="007D16F6"/>
    <w:rsid w:val="007D17CA"/>
    <w:rsid w:val="007D1CB3"/>
    <w:rsid w:val="007D720A"/>
    <w:rsid w:val="007E1E01"/>
    <w:rsid w:val="007E22D0"/>
    <w:rsid w:val="007E2431"/>
    <w:rsid w:val="007E32E1"/>
    <w:rsid w:val="007E5A96"/>
    <w:rsid w:val="007E7E35"/>
    <w:rsid w:val="007F0E7D"/>
    <w:rsid w:val="007F1A97"/>
    <w:rsid w:val="007F1CAC"/>
    <w:rsid w:val="007F1F22"/>
    <w:rsid w:val="007F203F"/>
    <w:rsid w:val="007F33C6"/>
    <w:rsid w:val="007F3924"/>
    <w:rsid w:val="007F3C14"/>
    <w:rsid w:val="007F3CB6"/>
    <w:rsid w:val="007F4B16"/>
    <w:rsid w:val="007F4DC8"/>
    <w:rsid w:val="007F6DE8"/>
    <w:rsid w:val="007F7503"/>
    <w:rsid w:val="0080092F"/>
    <w:rsid w:val="00801CD0"/>
    <w:rsid w:val="00803956"/>
    <w:rsid w:val="0080657D"/>
    <w:rsid w:val="008076A3"/>
    <w:rsid w:val="0081081C"/>
    <w:rsid w:val="00810A1F"/>
    <w:rsid w:val="008120E3"/>
    <w:rsid w:val="00812D85"/>
    <w:rsid w:val="00813B1B"/>
    <w:rsid w:val="008149F0"/>
    <w:rsid w:val="00815223"/>
    <w:rsid w:val="00815CE3"/>
    <w:rsid w:val="00816559"/>
    <w:rsid w:val="0082007B"/>
    <w:rsid w:val="0082024F"/>
    <w:rsid w:val="0082138B"/>
    <w:rsid w:val="00822DC2"/>
    <w:rsid w:val="008238CB"/>
    <w:rsid w:val="00825003"/>
    <w:rsid w:val="008256BE"/>
    <w:rsid w:val="00830446"/>
    <w:rsid w:val="0083200C"/>
    <w:rsid w:val="00834B8D"/>
    <w:rsid w:val="008357B7"/>
    <w:rsid w:val="008373CF"/>
    <w:rsid w:val="00837B24"/>
    <w:rsid w:val="00840547"/>
    <w:rsid w:val="008435EB"/>
    <w:rsid w:val="008454DC"/>
    <w:rsid w:val="00845FA6"/>
    <w:rsid w:val="00846077"/>
    <w:rsid w:val="0085064E"/>
    <w:rsid w:val="00851D21"/>
    <w:rsid w:val="00852406"/>
    <w:rsid w:val="00852C53"/>
    <w:rsid w:val="00853D57"/>
    <w:rsid w:val="008554BE"/>
    <w:rsid w:val="00857115"/>
    <w:rsid w:val="00860462"/>
    <w:rsid w:val="008616D2"/>
    <w:rsid w:val="008638A0"/>
    <w:rsid w:val="00863C64"/>
    <w:rsid w:val="008648AC"/>
    <w:rsid w:val="00865001"/>
    <w:rsid w:val="008656AF"/>
    <w:rsid w:val="008662FB"/>
    <w:rsid w:val="00866F76"/>
    <w:rsid w:val="00867729"/>
    <w:rsid w:val="00870728"/>
    <w:rsid w:val="00871357"/>
    <w:rsid w:val="008720FD"/>
    <w:rsid w:val="008732CA"/>
    <w:rsid w:val="00876F81"/>
    <w:rsid w:val="00877769"/>
    <w:rsid w:val="00880377"/>
    <w:rsid w:val="008818DC"/>
    <w:rsid w:val="0088347B"/>
    <w:rsid w:val="00883E84"/>
    <w:rsid w:val="008844EA"/>
    <w:rsid w:val="008866D8"/>
    <w:rsid w:val="0089006C"/>
    <w:rsid w:val="00890B4C"/>
    <w:rsid w:val="0089130E"/>
    <w:rsid w:val="008937E7"/>
    <w:rsid w:val="0089542C"/>
    <w:rsid w:val="008967E1"/>
    <w:rsid w:val="00896935"/>
    <w:rsid w:val="008978B7"/>
    <w:rsid w:val="008A0426"/>
    <w:rsid w:val="008A117C"/>
    <w:rsid w:val="008A2FD1"/>
    <w:rsid w:val="008A4668"/>
    <w:rsid w:val="008A5ED1"/>
    <w:rsid w:val="008B0EC8"/>
    <w:rsid w:val="008B1038"/>
    <w:rsid w:val="008B192E"/>
    <w:rsid w:val="008B30B8"/>
    <w:rsid w:val="008B3D2C"/>
    <w:rsid w:val="008B64D8"/>
    <w:rsid w:val="008B6F81"/>
    <w:rsid w:val="008B76F1"/>
    <w:rsid w:val="008C50CD"/>
    <w:rsid w:val="008C5CA1"/>
    <w:rsid w:val="008C6051"/>
    <w:rsid w:val="008C737B"/>
    <w:rsid w:val="008C756E"/>
    <w:rsid w:val="008D0FF8"/>
    <w:rsid w:val="008D3666"/>
    <w:rsid w:val="008D41C9"/>
    <w:rsid w:val="008D6DCA"/>
    <w:rsid w:val="008E079E"/>
    <w:rsid w:val="008E0A2B"/>
    <w:rsid w:val="008E115A"/>
    <w:rsid w:val="008F00E1"/>
    <w:rsid w:val="008F0ABE"/>
    <w:rsid w:val="008F2F02"/>
    <w:rsid w:val="008F442D"/>
    <w:rsid w:val="008F4A5E"/>
    <w:rsid w:val="008F52D5"/>
    <w:rsid w:val="008F53C8"/>
    <w:rsid w:val="008F6A79"/>
    <w:rsid w:val="008F756C"/>
    <w:rsid w:val="008F7C49"/>
    <w:rsid w:val="008F7CD0"/>
    <w:rsid w:val="009003DC"/>
    <w:rsid w:val="0090058F"/>
    <w:rsid w:val="00901D1B"/>
    <w:rsid w:val="00902416"/>
    <w:rsid w:val="0090247D"/>
    <w:rsid w:val="00903ABB"/>
    <w:rsid w:val="00903B4C"/>
    <w:rsid w:val="009045E5"/>
    <w:rsid w:val="009047F5"/>
    <w:rsid w:val="00904EE0"/>
    <w:rsid w:val="009054A6"/>
    <w:rsid w:val="009070F2"/>
    <w:rsid w:val="009072B9"/>
    <w:rsid w:val="00907794"/>
    <w:rsid w:val="00907CDD"/>
    <w:rsid w:val="00907DF6"/>
    <w:rsid w:val="00910F5F"/>
    <w:rsid w:val="0091119C"/>
    <w:rsid w:val="009119D7"/>
    <w:rsid w:val="00912E14"/>
    <w:rsid w:val="00912E9F"/>
    <w:rsid w:val="00913CCD"/>
    <w:rsid w:val="00914D30"/>
    <w:rsid w:val="009155C1"/>
    <w:rsid w:val="0091657F"/>
    <w:rsid w:val="00916727"/>
    <w:rsid w:val="00916A0C"/>
    <w:rsid w:val="00916E8F"/>
    <w:rsid w:val="00917978"/>
    <w:rsid w:val="0092038F"/>
    <w:rsid w:val="00920D5E"/>
    <w:rsid w:val="009219DA"/>
    <w:rsid w:val="0092531F"/>
    <w:rsid w:val="00925F5A"/>
    <w:rsid w:val="00926261"/>
    <w:rsid w:val="009301EA"/>
    <w:rsid w:val="00931D51"/>
    <w:rsid w:val="00932035"/>
    <w:rsid w:val="00933213"/>
    <w:rsid w:val="00934620"/>
    <w:rsid w:val="00935222"/>
    <w:rsid w:val="00935D65"/>
    <w:rsid w:val="00936117"/>
    <w:rsid w:val="0093638B"/>
    <w:rsid w:val="00940E1E"/>
    <w:rsid w:val="009415CE"/>
    <w:rsid w:val="00941E45"/>
    <w:rsid w:val="0094767C"/>
    <w:rsid w:val="009476B3"/>
    <w:rsid w:val="00947EAF"/>
    <w:rsid w:val="00950CFD"/>
    <w:rsid w:val="00951EB3"/>
    <w:rsid w:val="00952294"/>
    <w:rsid w:val="0095367F"/>
    <w:rsid w:val="009537CD"/>
    <w:rsid w:val="00953CFD"/>
    <w:rsid w:val="0095463A"/>
    <w:rsid w:val="00954EE8"/>
    <w:rsid w:val="00954F01"/>
    <w:rsid w:val="00956667"/>
    <w:rsid w:val="00960017"/>
    <w:rsid w:val="00960041"/>
    <w:rsid w:val="009617F3"/>
    <w:rsid w:val="00961998"/>
    <w:rsid w:val="00964206"/>
    <w:rsid w:val="0096453C"/>
    <w:rsid w:val="00965116"/>
    <w:rsid w:val="009656D7"/>
    <w:rsid w:val="009658AC"/>
    <w:rsid w:val="00967B9F"/>
    <w:rsid w:val="00967CE5"/>
    <w:rsid w:val="009725F2"/>
    <w:rsid w:val="0097275B"/>
    <w:rsid w:val="00972EB0"/>
    <w:rsid w:val="00975F32"/>
    <w:rsid w:val="00980B3F"/>
    <w:rsid w:val="009821C3"/>
    <w:rsid w:val="009844A7"/>
    <w:rsid w:val="0098469C"/>
    <w:rsid w:val="00984C5C"/>
    <w:rsid w:val="009851DB"/>
    <w:rsid w:val="00987883"/>
    <w:rsid w:val="0099012F"/>
    <w:rsid w:val="00990E2E"/>
    <w:rsid w:val="009911BB"/>
    <w:rsid w:val="00991893"/>
    <w:rsid w:val="00992039"/>
    <w:rsid w:val="00993EF5"/>
    <w:rsid w:val="0099449D"/>
    <w:rsid w:val="009965BF"/>
    <w:rsid w:val="00996D9A"/>
    <w:rsid w:val="009970C3"/>
    <w:rsid w:val="0099792C"/>
    <w:rsid w:val="009A01A4"/>
    <w:rsid w:val="009A10EC"/>
    <w:rsid w:val="009A1564"/>
    <w:rsid w:val="009A158F"/>
    <w:rsid w:val="009A236F"/>
    <w:rsid w:val="009A23A0"/>
    <w:rsid w:val="009A4F8B"/>
    <w:rsid w:val="009A5110"/>
    <w:rsid w:val="009B2AB9"/>
    <w:rsid w:val="009B3B3A"/>
    <w:rsid w:val="009B3B80"/>
    <w:rsid w:val="009B4B4A"/>
    <w:rsid w:val="009B4E2E"/>
    <w:rsid w:val="009B5DD0"/>
    <w:rsid w:val="009B6248"/>
    <w:rsid w:val="009B688C"/>
    <w:rsid w:val="009B7B4C"/>
    <w:rsid w:val="009C296F"/>
    <w:rsid w:val="009C3938"/>
    <w:rsid w:val="009C6863"/>
    <w:rsid w:val="009C6CF1"/>
    <w:rsid w:val="009C7113"/>
    <w:rsid w:val="009C76CE"/>
    <w:rsid w:val="009C7787"/>
    <w:rsid w:val="009C7CDA"/>
    <w:rsid w:val="009D09AF"/>
    <w:rsid w:val="009D2AC6"/>
    <w:rsid w:val="009D3E17"/>
    <w:rsid w:val="009D44CE"/>
    <w:rsid w:val="009D50E9"/>
    <w:rsid w:val="009D533C"/>
    <w:rsid w:val="009D554E"/>
    <w:rsid w:val="009D5551"/>
    <w:rsid w:val="009D5986"/>
    <w:rsid w:val="009D6726"/>
    <w:rsid w:val="009D6DBF"/>
    <w:rsid w:val="009D7113"/>
    <w:rsid w:val="009D783B"/>
    <w:rsid w:val="009E0787"/>
    <w:rsid w:val="009E1747"/>
    <w:rsid w:val="009E1BE9"/>
    <w:rsid w:val="009E47CE"/>
    <w:rsid w:val="009E5DCF"/>
    <w:rsid w:val="009E6B46"/>
    <w:rsid w:val="009E6BBF"/>
    <w:rsid w:val="009F1051"/>
    <w:rsid w:val="009F12C6"/>
    <w:rsid w:val="009F12CF"/>
    <w:rsid w:val="009F1628"/>
    <w:rsid w:val="009F329B"/>
    <w:rsid w:val="009F3900"/>
    <w:rsid w:val="009F4385"/>
    <w:rsid w:val="009F529C"/>
    <w:rsid w:val="009F578B"/>
    <w:rsid w:val="009F5AF6"/>
    <w:rsid w:val="00A001DD"/>
    <w:rsid w:val="00A0135B"/>
    <w:rsid w:val="00A04268"/>
    <w:rsid w:val="00A04526"/>
    <w:rsid w:val="00A07664"/>
    <w:rsid w:val="00A111A5"/>
    <w:rsid w:val="00A11259"/>
    <w:rsid w:val="00A11484"/>
    <w:rsid w:val="00A126FB"/>
    <w:rsid w:val="00A12B09"/>
    <w:rsid w:val="00A132A9"/>
    <w:rsid w:val="00A13374"/>
    <w:rsid w:val="00A13818"/>
    <w:rsid w:val="00A148E3"/>
    <w:rsid w:val="00A16216"/>
    <w:rsid w:val="00A163CF"/>
    <w:rsid w:val="00A16D72"/>
    <w:rsid w:val="00A172A6"/>
    <w:rsid w:val="00A2063A"/>
    <w:rsid w:val="00A21CB4"/>
    <w:rsid w:val="00A22524"/>
    <w:rsid w:val="00A2268D"/>
    <w:rsid w:val="00A228C6"/>
    <w:rsid w:val="00A23236"/>
    <w:rsid w:val="00A23C6F"/>
    <w:rsid w:val="00A23EE3"/>
    <w:rsid w:val="00A241AC"/>
    <w:rsid w:val="00A2457E"/>
    <w:rsid w:val="00A24662"/>
    <w:rsid w:val="00A246CC"/>
    <w:rsid w:val="00A25BEF"/>
    <w:rsid w:val="00A27D94"/>
    <w:rsid w:val="00A306A8"/>
    <w:rsid w:val="00A306DA"/>
    <w:rsid w:val="00A30736"/>
    <w:rsid w:val="00A308B7"/>
    <w:rsid w:val="00A31EF7"/>
    <w:rsid w:val="00A35124"/>
    <w:rsid w:val="00A36312"/>
    <w:rsid w:val="00A3795B"/>
    <w:rsid w:val="00A40C87"/>
    <w:rsid w:val="00A42917"/>
    <w:rsid w:val="00A42D01"/>
    <w:rsid w:val="00A45826"/>
    <w:rsid w:val="00A46610"/>
    <w:rsid w:val="00A503BE"/>
    <w:rsid w:val="00A50C7E"/>
    <w:rsid w:val="00A51295"/>
    <w:rsid w:val="00A52F5C"/>
    <w:rsid w:val="00A53430"/>
    <w:rsid w:val="00A55FDD"/>
    <w:rsid w:val="00A56A7E"/>
    <w:rsid w:val="00A57AB3"/>
    <w:rsid w:val="00A61C30"/>
    <w:rsid w:val="00A63B77"/>
    <w:rsid w:val="00A6519A"/>
    <w:rsid w:val="00A655C1"/>
    <w:rsid w:val="00A65E61"/>
    <w:rsid w:val="00A665D7"/>
    <w:rsid w:val="00A66C7E"/>
    <w:rsid w:val="00A6739C"/>
    <w:rsid w:val="00A71C21"/>
    <w:rsid w:val="00A72E3B"/>
    <w:rsid w:val="00A730E0"/>
    <w:rsid w:val="00A7693F"/>
    <w:rsid w:val="00A7734F"/>
    <w:rsid w:val="00A8153F"/>
    <w:rsid w:val="00A81EBE"/>
    <w:rsid w:val="00A851FA"/>
    <w:rsid w:val="00A85930"/>
    <w:rsid w:val="00A8700E"/>
    <w:rsid w:val="00A87521"/>
    <w:rsid w:val="00A9019C"/>
    <w:rsid w:val="00A90F9E"/>
    <w:rsid w:val="00A91706"/>
    <w:rsid w:val="00A92195"/>
    <w:rsid w:val="00A922D5"/>
    <w:rsid w:val="00A935F7"/>
    <w:rsid w:val="00A94574"/>
    <w:rsid w:val="00A94AD3"/>
    <w:rsid w:val="00AA0930"/>
    <w:rsid w:val="00AA732D"/>
    <w:rsid w:val="00AA7401"/>
    <w:rsid w:val="00AB139A"/>
    <w:rsid w:val="00AB27AF"/>
    <w:rsid w:val="00AB3409"/>
    <w:rsid w:val="00AB3F17"/>
    <w:rsid w:val="00AB5013"/>
    <w:rsid w:val="00AB5D7D"/>
    <w:rsid w:val="00AB6AB4"/>
    <w:rsid w:val="00AB6D4C"/>
    <w:rsid w:val="00AB71DB"/>
    <w:rsid w:val="00AB792E"/>
    <w:rsid w:val="00AC05BE"/>
    <w:rsid w:val="00AC3571"/>
    <w:rsid w:val="00AC37FA"/>
    <w:rsid w:val="00AC572F"/>
    <w:rsid w:val="00AC5B3F"/>
    <w:rsid w:val="00AC745F"/>
    <w:rsid w:val="00AC7CBB"/>
    <w:rsid w:val="00AC7FF8"/>
    <w:rsid w:val="00AD085E"/>
    <w:rsid w:val="00AD196F"/>
    <w:rsid w:val="00AD216A"/>
    <w:rsid w:val="00AD30B1"/>
    <w:rsid w:val="00AD3947"/>
    <w:rsid w:val="00AD431B"/>
    <w:rsid w:val="00AD5863"/>
    <w:rsid w:val="00AD64C9"/>
    <w:rsid w:val="00AD676C"/>
    <w:rsid w:val="00AE0127"/>
    <w:rsid w:val="00AE1FBC"/>
    <w:rsid w:val="00AE3AD7"/>
    <w:rsid w:val="00AE4E43"/>
    <w:rsid w:val="00AE7C5D"/>
    <w:rsid w:val="00AF0FC0"/>
    <w:rsid w:val="00AF1197"/>
    <w:rsid w:val="00AF1B81"/>
    <w:rsid w:val="00AF4039"/>
    <w:rsid w:val="00AF4619"/>
    <w:rsid w:val="00AF4813"/>
    <w:rsid w:val="00AF5F79"/>
    <w:rsid w:val="00AF647E"/>
    <w:rsid w:val="00AF69E3"/>
    <w:rsid w:val="00B00CA4"/>
    <w:rsid w:val="00B00D56"/>
    <w:rsid w:val="00B02D99"/>
    <w:rsid w:val="00B0489E"/>
    <w:rsid w:val="00B04BA3"/>
    <w:rsid w:val="00B04F69"/>
    <w:rsid w:val="00B050C7"/>
    <w:rsid w:val="00B05168"/>
    <w:rsid w:val="00B052D6"/>
    <w:rsid w:val="00B05C3D"/>
    <w:rsid w:val="00B05D09"/>
    <w:rsid w:val="00B05DAF"/>
    <w:rsid w:val="00B06B2B"/>
    <w:rsid w:val="00B07346"/>
    <w:rsid w:val="00B1124F"/>
    <w:rsid w:val="00B12024"/>
    <w:rsid w:val="00B14C27"/>
    <w:rsid w:val="00B14F75"/>
    <w:rsid w:val="00B15F02"/>
    <w:rsid w:val="00B1663B"/>
    <w:rsid w:val="00B169D6"/>
    <w:rsid w:val="00B20116"/>
    <w:rsid w:val="00B20A77"/>
    <w:rsid w:val="00B232D6"/>
    <w:rsid w:val="00B24E54"/>
    <w:rsid w:val="00B273CC"/>
    <w:rsid w:val="00B3162B"/>
    <w:rsid w:val="00B31879"/>
    <w:rsid w:val="00B34422"/>
    <w:rsid w:val="00B37697"/>
    <w:rsid w:val="00B37E6D"/>
    <w:rsid w:val="00B40BDD"/>
    <w:rsid w:val="00B41F71"/>
    <w:rsid w:val="00B42B69"/>
    <w:rsid w:val="00B43134"/>
    <w:rsid w:val="00B46CB9"/>
    <w:rsid w:val="00B50EC4"/>
    <w:rsid w:val="00B54B4B"/>
    <w:rsid w:val="00B55796"/>
    <w:rsid w:val="00B57358"/>
    <w:rsid w:val="00B61899"/>
    <w:rsid w:val="00B61BC6"/>
    <w:rsid w:val="00B62341"/>
    <w:rsid w:val="00B6428B"/>
    <w:rsid w:val="00B65380"/>
    <w:rsid w:val="00B6550D"/>
    <w:rsid w:val="00B65A42"/>
    <w:rsid w:val="00B65AB0"/>
    <w:rsid w:val="00B65C9F"/>
    <w:rsid w:val="00B65CFA"/>
    <w:rsid w:val="00B66C86"/>
    <w:rsid w:val="00B71804"/>
    <w:rsid w:val="00B7182A"/>
    <w:rsid w:val="00B718D2"/>
    <w:rsid w:val="00B71DBC"/>
    <w:rsid w:val="00B7405D"/>
    <w:rsid w:val="00B74555"/>
    <w:rsid w:val="00B74FD8"/>
    <w:rsid w:val="00B75601"/>
    <w:rsid w:val="00B7621B"/>
    <w:rsid w:val="00B8007E"/>
    <w:rsid w:val="00B8050D"/>
    <w:rsid w:val="00B80E32"/>
    <w:rsid w:val="00B80F95"/>
    <w:rsid w:val="00B83E90"/>
    <w:rsid w:val="00B85EF4"/>
    <w:rsid w:val="00B87560"/>
    <w:rsid w:val="00B878F8"/>
    <w:rsid w:val="00B90C63"/>
    <w:rsid w:val="00B91718"/>
    <w:rsid w:val="00B91821"/>
    <w:rsid w:val="00B93047"/>
    <w:rsid w:val="00B93514"/>
    <w:rsid w:val="00B93989"/>
    <w:rsid w:val="00B95671"/>
    <w:rsid w:val="00B960B8"/>
    <w:rsid w:val="00B97577"/>
    <w:rsid w:val="00B9777A"/>
    <w:rsid w:val="00BA0D36"/>
    <w:rsid w:val="00BA0DB2"/>
    <w:rsid w:val="00BA2043"/>
    <w:rsid w:val="00BA340D"/>
    <w:rsid w:val="00BA3DFC"/>
    <w:rsid w:val="00BA5365"/>
    <w:rsid w:val="00BA5F8B"/>
    <w:rsid w:val="00BA661A"/>
    <w:rsid w:val="00BA7A96"/>
    <w:rsid w:val="00BA7EF8"/>
    <w:rsid w:val="00BB00DF"/>
    <w:rsid w:val="00BB1C70"/>
    <w:rsid w:val="00BB212F"/>
    <w:rsid w:val="00BB40A0"/>
    <w:rsid w:val="00BB40C9"/>
    <w:rsid w:val="00BB56F0"/>
    <w:rsid w:val="00BB622D"/>
    <w:rsid w:val="00BB6ACF"/>
    <w:rsid w:val="00BB6D73"/>
    <w:rsid w:val="00BB7116"/>
    <w:rsid w:val="00BB76C1"/>
    <w:rsid w:val="00BB7A35"/>
    <w:rsid w:val="00BC0161"/>
    <w:rsid w:val="00BC2F8F"/>
    <w:rsid w:val="00BC3DAB"/>
    <w:rsid w:val="00BC4563"/>
    <w:rsid w:val="00BC5C65"/>
    <w:rsid w:val="00BC7867"/>
    <w:rsid w:val="00BC7FBE"/>
    <w:rsid w:val="00BD024A"/>
    <w:rsid w:val="00BD15BB"/>
    <w:rsid w:val="00BD2888"/>
    <w:rsid w:val="00BD611F"/>
    <w:rsid w:val="00BD621A"/>
    <w:rsid w:val="00BD7E30"/>
    <w:rsid w:val="00BE0435"/>
    <w:rsid w:val="00BE34E7"/>
    <w:rsid w:val="00BE3549"/>
    <w:rsid w:val="00BE35B6"/>
    <w:rsid w:val="00BE4D96"/>
    <w:rsid w:val="00BE51D0"/>
    <w:rsid w:val="00BE5D37"/>
    <w:rsid w:val="00BE65BA"/>
    <w:rsid w:val="00BF09A8"/>
    <w:rsid w:val="00BF0E76"/>
    <w:rsid w:val="00BF1B39"/>
    <w:rsid w:val="00BF29CA"/>
    <w:rsid w:val="00BF326D"/>
    <w:rsid w:val="00BF40E3"/>
    <w:rsid w:val="00BF499C"/>
    <w:rsid w:val="00BF5B2D"/>
    <w:rsid w:val="00BF68D8"/>
    <w:rsid w:val="00BF728C"/>
    <w:rsid w:val="00BF7C23"/>
    <w:rsid w:val="00C0024E"/>
    <w:rsid w:val="00C0069F"/>
    <w:rsid w:val="00C006EA"/>
    <w:rsid w:val="00C00C5B"/>
    <w:rsid w:val="00C01836"/>
    <w:rsid w:val="00C03342"/>
    <w:rsid w:val="00C04DA0"/>
    <w:rsid w:val="00C07899"/>
    <w:rsid w:val="00C1090B"/>
    <w:rsid w:val="00C1208E"/>
    <w:rsid w:val="00C120A8"/>
    <w:rsid w:val="00C12B46"/>
    <w:rsid w:val="00C139B3"/>
    <w:rsid w:val="00C1444D"/>
    <w:rsid w:val="00C14FA4"/>
    <w:rsid w:val="00C15F77"/>
    <w:rsid w:val="00C167A5"/>
    <w:rsid w:val="00C202A0"/>
    <w:rsid w:val="00C2131A"/>
    <w:rsid w:val="00C24509"/>
    <w:rsid w:val="00C259D1"/>
    <w:rsid w:val="00C26919"/>
    <w:rsid w:val="00C27747"/>
    <w:rsid w:val="00C33098"/>
    <w:rsid w:val="00C33A8A"/>
    <w:rsid w:val="00C33CA0"/>
    <w:rsid w:val="00C37B14"/>
    <w:rsid w:val="00C40ADB"/>
    <w:rsid w:val="00C41C13"/>
    <w:rsid w:val="00C42AC8"/>
    <w:rsid w:val="00C505DF"/>
    <w:rsid w:val="00C51EA6"/>
    <w:rsid w:val="00C52A61"/>
    <w:rsid w:val="00C5330D"/>
    <w:rsid w:val="00C5453D"/>
    <w:rsid w:val="00C576CA"/>
    <w:rsid w:val="00C60AB6"/>
    <w:rsid w:val="00C61A62"/>
    <w:rsid w:val="00C63AC6"/>
    <w:rsid w:val="00C65B65"/>
    <w:rsid w:val="00C67ECE"/>
    <w:rsid w:val="00C710E3"/>
    <w:rsid w:val="00C72F10"/>
    <w:rsid w:val="00C742BF"/>
    <w:rsid w:val="00C75A8F"/>
    <w:rsid w:val="00C777FF"/>
    <w:rsid w:val="00C77F99"/>
    <w:rsid w:val="00C80FA3"/>
    <w:rsid w:val="00C820B8"/>
    <w:rsid w:val="00C8379F"/>
    <w:rsid w:val="00C83858"/>
    <w:rsid w:val="00C839DB"/>
    <w:rsid w:val="00C84AF5"/>
    <w:rsid w:val="00C84F1A"/>
    <w:rsid w:val="00C84F2B"/>
    <w:rsid w:val="00C851C4"/>
    <w:rsid w:val="00C85BB6"/>
    <w:rsid w:val="00C90177"/>
    <w:rsid w:val="00C909A3"/>
    <w:rsid w:val="00C90AC4"/>
    <w:rsid w:val="00C91FD3"/>
    <w:rsid w:val="00C91FFF"/>
    <w:rsid w:val="00C9246B"/>
    <w:rsid w:val="00C93F99"/>
    <w:rsid w:val="00C943F2"/>
    <w:rsid w:val="00C972E9"/>
    <w:rsid w:val="00C97ADB"/>
    <w:rsid w:val="00C97B82"/>
    <w:rsid w:val="00C97EBE"/>
    <w:rsid w:val="00CA1299"/>
    <w:rsid w:val="00CA2255"/>
    <w:rsid w:val="00CA48FE"/>
    <w:rsid w:val="00CA4FA7"/>
    <w:rsid w:val="00CA617A"/>
    <w:rsid w:val="00CB0C98"/>
    <w:rsid w:val="00CB1A87"/>
    <w:rsid w:val="00CB1E78"/>
    <w:rsid w:val="00CB377F"/>
    <w:rsid w:val="00CB3FD6"/>
    <w:rsid w:val="00CB4CFA"/>
    <w:rsid w:val="00CB5952"/>
    <w:rsid w:val="00CB5C00"/>
    <w:rsid w:val="00CB5E00"/>
    <w:rsid w:val="00CB6E14"/>
    <w:rsid w:val="00CB72E3"/>
    <w:rsid w:val="00CC026B"/>
    <w:rsid w:val="00CC2CB0"/>
    <w:rsid w:val="00CC5987"/>
    <w:rsid w:val="00CC59C5"/>
    <w:rsid w:val="00CC5B01"/>
    <w:rsid w:val="00CC6D29"/>
    <w:rsid w:val="00CC751B"/>
    <w:rsid w:val="00CC75B7"/>
    <w:rsid w:val="00CD0620"/>
    <w:rsid w:val="00CD0E2C"/>
    <w:rsid w:val="00CD1750"/>
    <w:rsid w:val="00CD2B60"/>
    <w:rsid w:val="00CD391F"/>
    <w:rsid w:val="00CD5EF3"/>
    <w:rsid w:val="00CD61F6"/>
    <w:rsid w:val="00CD62B7"/>
    <w:rsid w:val="00CD6D9C"/>
    <w:rsid w:val="00CE0CD1"/>
    <w:rsid w:val="00CE19B1"/>
    <w:rsid w:val="00CE1C48"/>
    <w:rsid w:val="00CE3B1E"/>
    <w:rsid w:val="00CE3C8F"/>
    <w:rsid w:val="00CE3E30"/>
    <w:rsid w:val="00CE402F"/>
    <w:rsid w:val="00CE5D41"/>
    <w:rsid w:val="00CE63EE"/>
    <w:rsid w:val="00CE63F2"/>
    <w:rsid w:val="00CE759F"/>
    <w:rsid w:val="00CF076F"/>
    <w:rsid w:val="00CF1EC7"/>
    <w:rsid w:val="00CF228F"/>
    <w:rsid w:val="00CF4703"/>
    <w:rsid w:val="00CF509C"/>
    <w:rsid w:val="00CF749C"/>
    <w:rsid w:val="00D00732"/>
    <w:rsid w:val="00D018C4"/>
    <w:rsid w:val="00D01906"/>
    <w:rsid w:val="00D01A90"/>
    <w:rsid w:val="00D0232E"/>
    <w:rsid w:val="00D028C2"/>
    <w:rsid w:val="00D02BC9"/>
    <w:rsid w:val="00D03D95"/>
    <w:rsid w:val="00D052C8"/>
    <w:rsid w:val="00D10744"/>
    <w:rsid w:val="00D10873"/>
    <w:rsid w:val="00D11393"/>
    <w:rsid w:val="00D11E13"/>
    <w:rsid w:val="00D11FF7"/>
    <w:rsid w:val="00D121DF"/>
    <w:rsid w:val="00D121E2"/>
    <w:rsid w:val="00D125C8"/>
    <w:rsid w:val="00D12C34"/>
    <w:rsid w:val="00D1333F"/>
    <w:rsid w:val="00D14878"/>
    <w:rsid w:val="00D14932"/>
    <w:rsid w:val="00D152A4"/>
    <w:rsid w:val="00D1740C"/>
    <w:rsid w:val="00D17494"/>
    <w:rsid w:val="00D204A0"/>
    <w:rsid w:val="00D20566"/>
    <w:rsid w:val="00D20B45"/>
    <w:rsid w:val="00D20E76"/>
    <w:rsid w:val="00D214FE"/>
    <w:rsid w:val="00D21E7E"/>
    <w:rsid w:val="00D21E96"/>
    <w:rsid w:val="00D22CE2"/>
    <w:rsid w:val="00D22FAC"/>
    <w:rsid w:val="00D23927"/>
    <w:rsid w:val="00D269FE"/>
    <w:rsid w:val="00D26E0D"/>
    <w:rsid w:val="00D275A9"/>
    <w:rsid w:val="00D307B0"/>
    <w:rsid w:val="00D30A42"/>
    <w:rsid w:val="00D316F1"/>
    <w:rsid w:val="00D31872"/>
    <w:rsid w:val="00D32CBC"/>
    <w:rsid w:val="00D36751"/>
    <w:rsid w:val="00D36A2F"/>
    <w:rsid w:val="00D37FB7"/>
    <w:rsid w:val="00D40901"/>
    <w:rsid w:val="00D40D14"/>
    <w:rsid w:val="00D416CD"/>
    <w:rsid w:val="00D43449"/>
    <w:rsid w:val="00D43945"/>
    <w:rsid w:val="00D45DD5"/>
    <w:rsid w:val="00D45FC7"/>
    <w:rsid w:val="00D5090E"/>
    <w:rsid w:val="00D5110F"/>
    <w:rsid w:val="00D51DD6"/>
    <w:rsid w:val="00D529F3"/>
    <w:rsid w:val="00D52CF5"/>
    <w:rsid w:val="00D534E8"/>
    <w:rsid w:val="00D54E57"/>
    <w:rsid w:val="00D55173"/>
    <w:rsid w:val="00D56B4A"/>
    <w:rsid w:val="00D56CFC"/>
    <w:rsid w:val="00D56F0C"/>
    <w:rsid w:val="00D5775C"/>
    <w:rsid w:val="00D5780D"/>
    <w:rsid w:val="00D6070F"/>
    <w:rsid w:val="00D607A1"/>
    <w:rsid w:val="00D62630"/>
    <w:rsid w:val="00D62E74"/>
    <w:rsid w:val="00D65460"/>
    <w:rsid w:val="00D65EFA"/>
    <w:rsid w:val="00D6691F"/>
    <w:rsid w:val="00D71A66"/>
    <w:rsid w:val="00D720D9"/>
    <w:rsid w:val="00D72DF9"/>
    <w:rsid w:val="00D74053"/>
    <w:rsid w:val="00D74F15"/>
    <w:rsid w:val="00D75B37"/>
    <w:rsid w:val="00D7694D"/>
    <w:rsid w:val="00D76CED"/>
    <w:rsid w:val="00D76DF5"/>
    <w:rsid w:val="00D806DE"/>
    <w:rsid w:val="00D81B33"/>
    <w:rsid w:val="00D8217F"/>
    <w:rsid w:val="00D83ECE"/>
    <w:rsid w:val="00D8768B"/>
    <w:rsid w:val="00D908A1"/>
    <w:rsid w:val="00D91E1D"/>
    <w:rsid w:val="00D950A8"/>
    <w:rsid w:val="00D9596C"/>
    <w:rsid w:val="00D97183"/>
    <w:rsid w:val="00DA067A"/>
    <w:rsid w:val="00DA272A"/>
    <w:rsid w:val="00DA2C75"/>
    <w:rsid w:val="00DA386E"/>
    <w:rsid w:val="00DA4572"/>
    <w:rsid w:val="00DA635B"/>
    <w:rsid w:val="00DA658D"/>
    <w:rsid w:val="00DA7AF4"/>
    <w:rsid w:val="00DB00F0"/>
    <w:rsid w:val="00DB028B"/>
    <w:rsid w:val="00DB04E6"/>
    <w:rsid w:val="00DB07CA"/>
    <w:rsid w:val="00DB0811"/>
    <w:rsid w:val="00DB1595"/>
    <w:rsid w:val="00DB2A46"/>
    <w:rsid w:val="00DB410E"/>
    <w:rsid w:val="00DB44E6"/>
    <w:rsid w:val="00DB4EFC"/>
    <w:rsid w:val="00DB5470"/>
    <w:rsid w:val="00DB586D"/>
    <w:rsid w:val="00DB617B"/>
    <w:rsid w:val="00DB7CA5"/>
    <w:rsid w:val="00DB7F45"/>
    <w:rsid w:val="00DC2DB0"/>
    <w:rsid w:val="00DC306B"/>
    <w:rsid w:val="00DC30ED"/>
    <w:rsid w:val="00DC3E42"/>
    <w:rsid w:val="00DC5B31"/>
    <w:rsid w:val="00DC6070"/>
    <w:rsid w:val="00DC6516"/>
    <w:rsid w:val="00DC68CF"/>
    <w:rsid w:val="00DC6934"/>
    <w:rsid w:val="00DD00F4"/>
    <w:rsid w:val="00DD01C0"/>
    <w:rsid w:val="00DD1063"/>
    <w:rsid w:val="00DD1609"/>
    <w:rsid w:val="00DD298B"/>
    <w:rsid w:val="00DD3EAF"/>
    <w:rsid w:val="00DD6AFB"/>
    <w:rsid w:val="00DE1849"/>
    <w:rsid w:val="00DE2C2A"/>
    <w:rsid w:val="00DE32E9"/>
    <w:rsid w:val="00DE3E98"/>
    <w:rsid w:val="00DE3F8A"/>
    <w:rsid w:val="00DE4ECF"/>
    <w:rsid w:val="00DE56BC"/>
    <w:rsid w:val="00DE679D"/>
    <w:rsid w:val="00DF0270"/>
    <w:rsid w:val="00DF0BAD"/>
    <w:rsid w:val="00DF11BA"/>
    <w:rsid w:val="00DF14B3"/>
    <w:rsid w:val="00DF2A3A"/>
    <w:rsid w:val="00DF34BE"/>
    <w:rsid w:val="00DF3FC8"/>
    <w:rsid w:val="00DF474A"/>
    <w:rsid w:val="00DF4E2C"/>
    <w:rsid w:val="00DF4FDD"/>
    <w:rsid w:val="00DF54AA"/>
    <w:rsid w:val="00DF588C"/>
    <w:rsid w:val="00DF5D46"/>
    <w:rsid w:val="00DF6161"/>
    <w:rsid w:val="00DF6365"/>
    <w:rsid w:val="00DF74A7"/>
    <w:rsid w:val="00DF7636"/>
    <w:rsid w:val="00E0282D"/>
    <w:rsid w:val="00E0382A"/>
    <w:rsid w:val="00E0736E"/>
    <w:rsid w:val="00E07D15"/>
    <w:rsid w:val="00E102C1"/>
    <w:rsid w:val="00E10553"/>
    <w:rsid w:val="00E108D6"/>
    <w:rsid w:val="00E11093"/>
    <w:rsid w:val="00E1243A"/>
    <w:rsid w:val="00E12AE3"/>
    <w:rsid w:val="00E13217"/>
    <w:rsid w:val="00E13423"/>
    <w:rsid w:val="00E14EC4"/>
    <w:rsid w:val="00E15DD9"/>
    <w:rsid w:val="00E160D2"/>
    <w:rsid w:val="00E17208"/>
    <w:rsid w:val="00E175B6"/>
    <w:rsid w:val="00E21949"/>
    <w:rsid w:val="00E23545"/>
    <w:rsid w:val="00E26BD7"/>
    <w:rsid w:val="00E273B5"/>
    <w:rsid w:val="00E27D44"/>
    <w:rsid w:val="00E304F3"/>
    <w:rsid w:val="00E30E89"/>
    <w:rsid w:val="00E31DC7"/>
    <w:rsid w:val="00E3207D"/>
    <w:rsid w:val="00E320CF"/>
    <w:rsid w:val="00E33EB3"/>
    <w:rsid w:val="00E342E7"/>
    <w:rsid w:val="00E3430F"/>
    <w:rsid w:val="00E35474"/>
    <w:rsid w:val="00E35E19"/>
    <w:rsid w:val="00E36779"/>
    <w:rsid w:val="00E36B77"/>
    <w:rsid w:val="00E36B8F"/>
    <w:rsid w:val="00E37823"/>
    <w:rsid w:val="00E37B92"/>
    <w:rsid w:val="00E42235"/>
    <w:rsid w:val="00E434DB"/>
    <w:rsid w:val="00E4429C"/>
    <w:rsid w:val="00E46BF9"/>
    <w:rsid w:val="00E4738D"/>
    <w:rsid w:val="00E509B6"/>
    <w:rsid w:val="00E52F72"/>
    <w:rsid w:val="00E5389E"/>
    <w:rsid w:val="00E558E6"/>
    <w:rsid w:val="00E56AC5"/>
    <w:rsid w:val="00E57714"/>
    <w:rsid w:val="00E60DCB"/>
    <w:rsid w:val="00E61EA8"/>
    <w:rsid w:val="00E63728"/>
    <w:rsid w:val="00E657BE"/>
    <w:rsid w:val="00E65A0B"/>
    <w:rsid w:val="00E674BC"/>
    <w:rsid w:val="00E70CE9"/>
    <w:rsid w:val="00E71D52"/>
    <w:rsid w:val="00E7288D"/>
    <w:rsid w:val="00E733AF"/>
    <w:rsid w:val="00E733FE"/>
    <w:rsid w:val="00E73A5E"/>
    <w:rsid w:val="00E75E3B"/>
    <w:rsid w:val="00E75F0D"/>
    <w:rsid w:val="00E77A16"/>
    <w:rsid w:val="00E829CD"/>
    <w:rsid w:val="00E87CAE"/>
    <w:rsid w:val="00E919D5"/>
    <w:rsid w:val="00E92105"/>
    <w:rsid w:val="00E9222D"/>
    <w:rsid w:val="00E922B4"/>
    <w:rsid w:val="00E94CC4"/>
    <w:rsid w:val="00E951A7"/>
    <w:rsid w:val="00E96596"/>
    <w:rsid w:val="00E97ABE"/>
    <w:rsid w:val="00EA0101"/>
    <w:rsid w:val="00EA2CB1"/>
    <w:rsid w:val="00EA4089"/>
    <w:rsid w:val="00EA4D2C"/>
    <w:rsid w:val="00EA7BE9"/>
    <w:rsid w:val="00EA7C23"/>
    <w:rsid w:val="00EA7ED3"/>
    <w:rsid w:val="00EB0452"/>
    <w:rsid w:val="00EB19FE"/>
    <w:rsid w:val="00EB25EB"/>
    <w:rsid w:val="00EB4BEB"/>
    <w:rsid w:val="00EB6ADB"/>
    <w:rsid w:val="00EB7CCE"/>
    <w:rsid w:val="00EB7E2A"/>
    <w:rsid w:val="00EC1F52"/>
    <w:rsid w:val="00EC2BA9"/>
    <w:rsid w:val="00EC2D28"/>
    <w:rsid w:val="00EC40D3"/>
    <w:rsid w:val="00EC4CB9"/>
    <w:rsid w:val="00EC4E53"/>
    <w:rsid w:val="00EC5A07"/>
    <w:rsid w:val="00EC6633"/>
    <w:rsid w:val="00EC7B82"/>
    <w:rsid w:val="00EC7DE5"/>
    <w:rsid w:val="00ED0556"/>
    <w:rsid w:val="00ED0629"/>
    <w:rsid w:val="00ED22B8"/>
    <w:rsid w:val="00ED2CB6"/>
    <w:rsid w:val="00ED3CF2"/>
    <w:rsid w:val="00ED471B"/>
    <w:rsid w:val="00ED5B66"/>
    <w:rsid w:val="00ED5BC4"/>
    <w:rsid w:val="00ED63FF"/>
    <w:rsid w:val="00ED7372"/>
    <w:rsid w:val="00ED75D7"/>
    <w:rsid w:val="00ED7BA1"/>
    <w:rsid w:val="00EE0C38"/>
    <w:rsid w:val="00EE2FB7"/>
    <w:rsid w:val="00EE4ACF"/>
    <w:rsid w:val="00EE56AB"/>
    <w:rsid w:val="00EE6AD2"/>
    <w:rsid w:val="00EE7F1D"/>
    <w:rsid w:val="00EF0004"/>
    <w:rsid w:val="00EF0D77"/>
    <w:rsid w:val="00EF10CD"/>
    <w:rsid w:val="00EF1455"/>
    <w:rsid w:val="00EF1BB5"/>
    <w:rsid w:val="00EF520C"/>
    <w:rsid w:val="00EF5246"/>
    <w:rsid w:val="00EF71C9"/>
    <w:rsid w:val="00EF79A9"/>
    <w:rsid w:val="00F00103"/>
    <w:rsid w:val="00F00193"/>
    <w:rsid w:val="00F0022A"/>
    <w:rsid w:val="00F0356B"/>
    <w:rsid w:val="00F04A7C"/>
    <w:rsid w:val="00F04F55"/>
    <w:rsid w:val="00F0763E"/>
    <w:rsid w:val="00F0778A"/>
    <w:rsid w:val="00F12485"/>
    <w:rsid w:val="00F12B02"/>
    <w:rsid w:val="00F139CE"/>
    <w:rsid w:val="00F148B1"/>
    <w:rsid w:val="00F1539B"/>
    <w:rsid w:val="00F156A8"/>
    <w:rsid w:val="00F15A82"/>
    <w:rsid w:val="00F201C7"/>
    <w:rsid w:val="00F223BB"/>
    <w:rsid w:val="00F261D2"/>
    <w:rsid w:val="00F26BB9"/>
    <w:rsid w:val="00F26C5A"/>
    <w:rsid w:val="00F307E4"/>
    <w:rsid w:val="00F3146F"/>
    <w:rsid w:val="00F32564"/>
    <w:rsid w:val="00F325B8"/>
    <w:rsid w:val="00F359FA"/>
    <w:rsid w:val="00F369A9"/>
    <w:rsid w:val="00F36CF7"/>
    <w:rsid w:val="00F403DE"/>
    <w:rsid w:val="00F41832"/>
    <w:rsid w:val="00F420AF"/>
    <w:rsid w:val="00F42AA9"/>
    <w:rsid w:val="00F43236"/>
    <w:rsid w:val="00F5024E"/>
    <w:rsid w:val="00F5055A"/>
    <w:rsid w:val="00F51430"/>
    <w:rsid w:val="00F53E24"/>
    <w:rsid w:val="00F55C4B"/>
    <w:rsid w:val="00F56406"/>
    <w:rsid w:val="00F56AF6"/>
    <w:rsid w:val="00F57D64"/>
    <w:rsid w:val="00F618BB"/>
    <w:rsid w:val="00F62484"/>
    <w:rsid w:val="00F62517"/>
    <w:rsid w:val="00F634F4"/>
    <w:rsid w:val="00F70644"/>
    <w:rsid w:val="00F71097"/>
    <w:rsid w:val="00F71512"/>
    <w:rsid w:val="00F718D8"/>
    <w:rsid w:val="00F72105"/>
    <w:rsid w:val="00F72129"/>
    <w:rsid w:val="00F72284"/>
    <w:rsid w:val="00F732CA"/>
    <w:rsid w:val="00F73AD3"/>
    <w:rsid w:val="00F74946"/>
    <w:rsid w:val="00F766AD"/>
    <w:rsid w:val="00F7778C"/>
    <w:rsid w:val="00F82AD9"/>
    <w:rsid w:val="00F83A9E"/>
    <w:rsid w:val="00F85A4F"/>
    <w:rsid w:val="00F85D2F"/>
    <w:rsid w:val="00F86137"/>
    <w:rsid w:val="00F87C5B"/>
    <w:rsid w:val="00F9099D"/>
    <w:rsid w:val="00F90D52"/>
    <w:rsid w:val="00F90FCC"/>
    <w:rsid w:val="00F94834"/>
    <w:rsid w:val="00F954D5"/>
    <w:rsid w:val="00F95F79"/>
    <w:rsid w:val="00F96860"/>
    <w:rsid w:val="00F970E4"/>
    <w:rsid w:val="00F9772E"/>
    <w:rsid w:val="00FA07F8"/>
    <w:rsid w:val="00FA12F2"/>
    <w:rsid w:val="00FA321A"/>
    <w:rsid w:val="00FA35DE"/>
    <w:rsid w:val="00FA4102"/>
    <w:rsid w:val="00FA5C6F"/>
    <w:rsid w:val="00FA7387"/>
    <w:rsid w:val="00FA768F"/>
    <w:rsid w:val="00FB0257"/>
    <w:rsid w:val="00FB054F"/>
    <w:rsid w:val="00FB0AD0"/>
    <w:rsid w:val="00FB2458"/>
    <w:rsid w:val="00FB2BBA"/>
    <w:rsid w:val="00FB633B"/>
    <w:rsid w:val="00FB63E4"/>
    <w:rsid w:val="00FB66A6"/>
    <w:rsid w:val="00FC165D"/>
    <w:rsid w:val="00FC1E67"/>
    <w:rsid w:val="00FC3856"/>
    <w:rsid w:val="00FC3A31"/>
    <w:rsid w:val="00FC3A4C"/>
    <w:rsid w:val="00FC5803"/>
    <w:rsid w:val="00FC62FE"/>
    <w:rsid w:val="00FC79C9"/>
    <w:rsid w:val="00FD019D"/>
    <w:rsid w:val="00FD052F"/>
    <w:rsid w:val="00FD0BFD"/>
    <w:rsid w:val="00FD1D01"/>
    <w:rsid w:val="00FD2F5E"/>
    <w:rsid w:val="00FD4161"/>
    <w:rsid w:val="00FD520D"/>
    <w:rsid w:val="00FD5314"/>
    <w:rsid w:val="00FD5A8E"/>
    <w:rsid w:val="00FD5FC2"/>
    <w:rsid w:val="00FD6288"/>
    <w:rsid w:val="00FD6F62"/>
    <w:rsid w:val="00FD734D"/>
    <w:rsid w:val="00FE09AF"/>
    <w:rsid w:val="00FE4929"/>
    <w:rsid w:val="00FE4A50"/>
    <w:rsid w:val="00FE552D"/>
    <w:rsid w:val="00FE55F9"/>
    <w:rsid w:val="00FE60DE"/>
    <w:rsid w:val="00FF1DE8"/>
    <w:rsid w:val="00FF31A8"/>
    <w:rsid w:val="00FF3F92"/>
    <w:rsid w:val="00FF400E"/>
    <w:rsid w:val="00FF4073"/>
    <w:rsid w:val="00FF4399"/>
    <w:rsid w:val="00FF7DE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C23AE7A"/>
  <w15:chartTrackingRefBased/>
  <w15:docId w15:val="{5DB74363-AEC7-4B19-B62B-F07E6E42C93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0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8238CB"/>
    <w:rPr>
      <w:rFonts w:ascii="Arial" w:hAnsi="Arial"/>
      <w:sz w:val="21"/>
    </w:rPr>
  </w:style>
  <w:style w:type="paragraph" w:styleId="Heading1">
    <w:name w:val="heading 1"/>
    <w:basedOn w:val="Normal"/>
    <w:next w:val="Normal"/>
    <w:link w:val="Heading1Char"/>
    <w:uiPriority w:val="9"/>
    <w:qFormat/>
    <w:rsid w:val="009476B3"/>
    <w:pPr>
      <w:keepNext/>
      <w:keepLines/>
      <w:numPr>
        <w:numId w:val="10"/>
      </w:numPr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9476B3"/>
    <w:pPr>
      <w:keepNext/>
      <w:keepLines/>
      <w:numPr>
        <w:ilvl w:val="1"/>
        <w:numId w:val="10"/>
      </w:numPr>
      <w:spacing w:before="40" w:after="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9476B3"/>
    <w:pPr>
      <w:keepNext/>
      <w:keepLines/>
      <w:numPr>
        <w:ilvl w:val="2"/>
        <w:numId w:val="10"/>
      </w:numPr>
      <w:spacing w:before="40" w:after="0"/>
      <w:outlineLvl w:val="2"/>
    </w:pPr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9476B3"/>
    <w:pPr>
      <w:keepNext/>
      <w:keepLines/>
      <w:numPr>
        <w:ilvl w:val="3"/>
        <w:numId w:val="10"/>
      </w:numPr>
      <w:spacing w:before="40" w:after="0"/>
      <w:outlineLvl w:val="3"/>
    </w:pPr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9476B3"/>
    <w:pPr>
      <w:keepNext/>
      <w:keepLines/>
      <w:numPr>
        <w:ilvl w:val="4"/>
        <w:numId w:val="10"/>
      </w:numPr>
      <w:spacing w:before="40" w:after="0"/>
      <w:outlineLvl w:val="4"/>
    </w:pPr>
    <w:rPr>
      <w:rFonts w:asciiTheme="majorHAnsi" w:eastAsiaTheme="majorEastAsia" w:hAnsiTheme="majorHAnsi" w:cstheme="majorBidi"/>
      <w:color w:val="2F5496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9476B3"/>
    <w:pPr>
      <w:keepNext/>
      <w:keepLines/>
      <w:numPr>
        <w:ilvl w:val="5"/>
        <w:numId w:val="10"/>
      </w:numPr>
      <w:spacing w:before="40" w:after="0"/>
      <w:outlineLvl w:val="5"/>
    </w:pPr>
    <w:rPr>
      <w:rFonts w:asciiTheme="majorHAnsi" w:eastAsiaTheme="majorEastAsia" w:hAnsiTheme="majorHAnsi" w:cstheme="majorBidi"/>
      <w:color w:val="1F3763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9476B3"/>
    <w:pPr>
      <w:keepNext/>
      <w:keepLines/>
      <w:numPr>
        <w:ilvl w:val="6"/>
        <w:numId w:val="10"/>
      </w:numPr>
      <w:spacing w:before="40" w:after="0"/>
      <w:outlineLvl w:val="6"/>
    </w:pPr>
    <w:rPr>
      <w:rFonts w:asciiTheme="majorHAnsi" w:eastAsiaTheme="majorEastAsia" w:hAnsiTheme="majorHAnsi" w:cstheme="majorBidi"/>
      <w:i/>
      <w:iCs/>
      <w:color w:val="1F3763" w:themeColor="accent1" w:themeShade="7F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9476B3"/>
    <w:pPr>
      <w:keepNext/>
      <w:keepLines/>
      <w:numPr>
        <w:ilvl w:val="7"/>
        <w:numId w:val="10"/>
      </w:numPr>
      <w:spacing w:before="40" w:after="0"/>
      <w:outlineLvl w:val="7"/>
    </w:pPr>
    <w:rPr>
      <w:rFonts w:asciiTheme="majorHAnsi" w:eastAsiaTheme="majorEastAsia" w:hAnsiTheme="majorHAnsi" w:cstheme="majorBidi"/>
      <w:color w:val="272727" w:themeColor="text1" w:themeTint="D8"/>
      <w:szCs w:val="21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9476B3"/>
    <w:pPr>
      <w:keepNext/>
      <w:keepLines/>
      <w:numPr>
        <w:ilvl w:val="8"/>
        <w:numId w:val="10"/>
      </w:numPr>
      <w:spacing w:before="40" w:after="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Cs w:val="2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odyText">
    <w:name w:val="Body Text"/>
    <w:link w:val="BodyTextChar"/>
    <w:uiPriority w:val="1"/>
    <w:qFormat/>
    <w:rsid w:val="0020479D"/>
    <w:pPr>
      <w:spacing w:after="120" w:line="240" w:lineRule="auto"/>
    </w:pPr>
    <w:rPr>
      <w:rFonts w:ascii="Times New Roman" w:eastAsia="Calibri" w:hAnsi="Times New Roman" w:cs="Times New Roman"/>
      <w:sz w:val="24"/>
      <w:szCs w:val="20"/>
    </w:rPr>
  </w:style>
  <w:style w:type="character" w:customStyle="1" w:styleId="BodyTextChar">
    <w:name w:val="Body Text Char"/>
    <w:basedOn w:val="DefaultParagraphFont"/>
    <w:link w:val="BodyText"/>
    <w:uiPriority w:val="99"/>
    <w:rsid w:val="0020479D"/>
    <w:rPr>
      <w:rFonts w:ascii="Times New Roman" w:eastAsia="Calibri" w:hAnsi="Times New Roman" w:cs="Times New Roman"/>
      <w:sz w:val="24"/>
      <w:szCs w:val="20"/>
    </w:rPr>
  </w:style>
  <w:style w:type="paragraph" w:styleId="ListParagraph">
    <w:name w:val="List Paragraph"/>
    <w:basedOn w:val="Normal"/>
    <w:uiPriority w:val="34"/>
    <w:qFormat/>
    <w:rsid w:val="00B00D56"/>
    <w:pPr>
      <w:spacing w:after="200" w:line="276" w:lineRule="auto"/>
      <w:ind w:left="720"/>
      <w:contextualSpacing/>
    </w:pPr>
    <w:rPr>
      <w:rFonts w:eastAsiaTheme="minorEastAsia"/>
      <w:lang w:eastAsia="zh-CN"/>
    </w:rPr>
  </w:style>
  <w:style w:type="character" w:styleId="CommentReference">
    <w:name w:val="annotation reference"/>
    <w:basedOn w:val="DefaultParagraphFont"/>
    <w:uiPriority w:val="99"/>
    <w:semiHidden/>
    <w:unhideWhenUsed/>
    <w:rsid w:val="00356954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356954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356954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356954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356954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356954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356954"/>
    <w:rPr>
      <w:rFonts w:ascii="Segoe UI" w:hAnsi="Segoe UI" w:cs="Segoe UI"/>
      <w:sz w:val="18"/>
      <w:szCs w:val="18"/>
    </w:rPr>
  </w:style>
  <w:style w:type="paragraph" w:styleId="Caption">
    <w:name w:val="caption"/>
    <w:aliases w:val="Caption Char Char Char Char Char Char Char Char Char Char Char"/>
    <w:basedOn w:val="Normal"/>
    <w:next w:val="Normal"/>
    <w:link w:val="CaptionChar"/>
    <w:qFormat/>
    <w:rsid w:val="009476B3"/>
    <w:pPr>
      <w:keepNext/>
      <w:tabs>
        <w:tab w:val="left" w:pos="1260"/>
      </w:tabs>
      <w:spacing w:before="240" w:after="120" w:line="240" w:lineRule="auto"/>
      <w:ind w:left="1260" w:hanging="1260"/>
    </w:pPr>
    <w:rPr>
      <w:rFonts w:eastAsia="Calibri" w:cs="Times New Roman"/>
      <w:b/>
      <w:bCs/>
      <w:szCs w:val="20"/>
    </w:rPr>
  </w:style>
  <w:style w:type="character" w:customStyle="1" w:styleId="CaptionChar">
    <w:name w:val="Caption Char"/>
    <w:aliases w:val="Caption Char Char Char Char Char Char Char Char Char Char Char Char"/>
    <w:link w:val="Caption"/>
    <w:rsid w:val="009476B3"/>
    <w:rPr>
      <w:rFonts w:eastAsia="Calibri" w:cs="Times New Roman"/>
      <w:b/>
      <w:bCs/>
      <w:szCs w:val="20"/>
    </w:rPr>
  </w:style>
  <w:style w:type="paragraph" w:customStyle="1" w:styleId="TableCellText10pt">
    <w:name w:val="Table Cell Text 10pt"/>
    <w:basedOn w:val="Normal"/>
    <w:rsid w:val="009B5DD0"/>
    <w:pPr>
      <w:keepNext/>
      <w:spacing w:before="40" w:after="40" w:line="240" w:lineRule="auto"/>
    </w:pPr>
    <w:rPr>
      <w:rFonts w:ascii="Times New Roman" w:eastAsia="Calibri" w:hAnsi="Times New Roman" w:cs="Times New Roman"/>
      <w:sz w:val="20"/>
      <w:szCs w:val="20"/>
    </w:rPr>
  </w:style>
  <w:style w:type="table" w:styleId="TableGrid">
    <w:name w:val="Table Grid"/>
    <w:basedOn w:val="TableNormal"/>
    <w:uiPriority w:val="39"/>
    <w:rsid w:val="009B5DD0"/>
    <w:pPr>
      <w:spacing w:before="40" w:after="40" w:line="240" w:lineRule="auto"/>
      <w:jc w:val="center"/>
    </w:pPr>
    <w:rPr>
      <w:rFonts w:ascii="Times New Roman" w:eastAsia="Calibri" w:hAnsi="Times New Roman" w:cs="Times New Roman"/>
      <w:sz w:val="20"/>
      <w:szCs w:val="20"/>
    </w:rPr>
    <w:tblPr>
      <w:tblBorders>
        <w:bottom w:val="single" w:sz="4" w:space="0" w:color="auto"/>
      </w:tblBorders>
    </w:tblPr>
    <w:tblStylePr w:type="firstRow">
      <w:pPr>
        <w:wordWrap/>
        <w:spacing w:beforeLines="0" w:before="40" w:beforeAutospacing="0" w:afterLines="0" w:after="40" w:afterAutospacing="0" w:line="240" w:lineRule="auto"/>
        <w:jc w:val="center"/>
      </w:pPr>
      <w:rPr>
        <w:rFonts w:ascii="Times New Roman" w:hAnsi="Times New Roman"/>
        <w:b/>
        <w:sz w:val="20"/>
      </w:rPr>
      <w:tblPr/>
      <w:tcPr>
        <w:tcBorders>
          <w:top w:val="single" w:sz="4" w:space="0" w:color="auto"/>
          <w:left w:val="nil"/>
          <w:bottom w:val="single" w:sz="4" w:space="0" w:color="auto"/>
          <w:right w:val="nil"/>
          <w:insideH w:val="nil"/>
          <w:insideV w:val="nil"/>
          <w:tl2br w:val="nil"/>
          <w:tr2bl w:val="nil"/>
        </w:tcBorders>
        <w:vAlign w:val="bottom"/>
      </w:tcPr>
    </w:tblStylePr>
    <w:tblStylePr w:type="lastRow">
      <w:rPr>
        <w:rFonts w:ascii="Times New Roman" w:hAnsi="Times New Roman"/>
        <w:sz w:val="20"/>
      </w:rPr>
      <w:tblPr/>
      <w:tcPr>
        <w:tcBorders>
          <w:top w:val="single" w:sz="4" w:space="0" w:color="auto"/>
          <w:left w:val="nil"/>
          <w:bottom w:val="nil"/>
        </w:tcBorders>
      </w:tcPr>
    </w:tblStylePr>
    <w:tblStylePr w:type="firstCol">
      <w:pPr>
        <w:jc w:val="left"/>
      </w:pPr>
    </w:tblStylePr>
  </w:style>
  <w:style w:type="paragraph" w:styleId="NormalWeb">
    <w:name w:val="Normal (Web)"/>
    <w:basedOn w:val="Normal"/>
    <w:uiPriority w:val="99"/>
    <w:rsid w:val="00E46BF9"/>
    <w:pPr>
      <w:spacing w:after="120" w:line="240" w:lineRule="auto"/>
      <w:jc w:val="both"/>
    </w:pPr>
    <w:rPr>
      <w:rFonts w:ascii="Times New Roman" w:eastAsia="Times New Roman" w:hAnsi="Times New Roman" w:cs="Times New Roman"/>
      <w:sz w:val="24"/>
      <w:szCs w:val="24"/>
      <w:lang w:val="en-GB"/>
    </w:rPr>
  </w:style>
  <w:style w:type="paragraph" w:customStyle="1" w:styleId="EndNoteBibliographyTitle">
    <w:name w:val="EndNote Bibliography Title"/>
    <w:basedOn w:val="Normal"/>
    <w:link w:val="EndNoteBibliographyTitleChar"/>
    <w:rsid w:val="0014640E"/>
    <w:pPr>
      <w:spacing w:after="0"/>
      <w:jc w:val="center"/>
    </w:pPr>
    <w:rPr>
      <w:rFonts w:ascii="Calibri" w:hAnsi="Calibri" w:cs="Calibri"/>
      <w:noProof/>
      <w:sz w:val="22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14640E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127A02"/>
    <w:pPr>
      <w:spacing w:after="0" w:line="240" w:lineRule="auto"/>
    </w:pPr>
    <w:rPr>
      <w:rFonts w:ascii="Calibri" w:hAnsi="Calibri" w:cs="Calibri"/>
      <w:noProof/>
      <w:sz w:val="22"/>
    </w:rPr>
  </w:style>
  <w:style w:type="character" w:customStyle="1" w:styleId="EndNoteBibliographyChar">
    <w:name w:val="EndNote Bibliography Char"/>
    <w:basedOn w:val="DefaultParagraphFont"/>
    <w:link w:val="EndNoteBibliography"/>
    <w:rsid w:val="00127A02"/>
    <w:rPr>
      <w:rFonts w:ascii="Calibri" w:hAnsi="Calibri" w:cs="Calibri"/>
      <w:noProof/>
    </w:rPr>
  </w:style>
  <w:style w:type="character" w:styleId="Hyperlink">
    <w:name w:val="Hyperlink"/>
    <w:basedOn w:val="DefaultParagraphFont"/>
    <w:uiPriority w:val="99"/>
    <w:unhideWhenUsed/>
    <w:rsid w:val="0014640E"/>
    <w:rPr>
      <w:color w:val="0563C1" w:themeColor="hyperlink"/>
      <w:u w:val="single"/>
    </w:rPr>
  </w:style>
  <w:style w:type="character" w:styleId="Mention">
    <w:name w:val="Mention"/>
    <w:basedOn w:val="DefaultParagraphFont"/>
    <w:uiPriority w:val="99"/>
    <w:semiHidden/>
    <w:unhideWhenUsed/>
    <w:rsid w:val="0014640E"/>
    <w:rPr>
      <w:color w:val="2B579A"/>
      <w:shd w:val="clear" w:color="auto" w:fill="E6E6E6"/>
    </w:rPr>
  </w:style>
  <w:style w:type="paragraph" w:styleId="Revision">
    <w:name w:val="Revision"/>
    <w:hidden/>
    <w:uiPriority w:val="99"/>
    <w:semiHidden/>
    <w:rsid w:val="00A9019C"/>
    <w:pPr>
      <w:spacing w:after="0" w:line="240" w:lineRule="auto"/>
    </w:pPr>
  </w:style>
  <w:style w:type="character" w:customStyle="1" w:styleId="Heading1Char">
    <w:name w:val="Heading 1 Char"/>
    <w:basedOn w:val="DefaultParagraphFont"/>
    <w:link w:val="Heading1"/>
    <w:uiPriority w:val="9"/>
    <w:rsid w:val="009476B3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rsid w:val="009476B3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9476B3"/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9476B3"/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9476B3"/>
    <w:rPr>
      <w:rFonts w:asciiTheme="majorHAnsi" w:eastAsiaTheme="majorEastAsia" w:hAnsiTheme="majorHAnsi" w:cstheme="majorBidi"/>
      <w:color w:val="2F5496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9476B3"/>
    <w:rPr>
      <w:rFonts w:asciiTheme="majorHAnsi" w:eastAsiaTheme="majorEastAsia" w:hAnsiTheme="majorHAnsi" w:cstheme="majorBidi"/>
      <w:color w:val="1F3763" w:themeColor="accent1" w:themeShade="7F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9476B3"/>
    <w:rPr>
      <w:rFonts w:asciiTheme="majorHAnsi" w:eastAsiaTheme="majorEastAsia" w:hAnsiTheme="majorHAnsi" w:cstheme="majorBidi"/>
      <w:i/>
      <w:iCs/>
      <w:color w:val="1F3763" w:themeColor="accent1" w:themeShade="7F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9476B3"/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9476B3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styleId="FollowedHyperlink">
    <w:name w:val="FollowedHyperlink"/>
    <w:basedOn w:val="DefaultParagraphFont"/>
    <w:uiPriority w:val="99"/>
    <w:semiHidden/>
    <w:unhideWhenUsed/>
    <w:rsid w:val="00904EE0"/>
    <w:rPr>
      <w:color w:val="954F72" w:themeColor="followedHyperlink"/>
      <w:u w:val="single"/>
    </w:rPr>
  </w:style>
  <w:style w:type="paragraph" w:customStyle="1" w:styleId="TableFootnote">
    <w:name w:val="Table Footnote"/>
    <w:basedOn w:val="Normal"/>
    <w:next w:val="Normal"/>
    <w:rsid w:val="00394AD6"/>
    <w:pPr>
      <w:keepNext/>
      <w:keepLines/>
      <w:spacing w:before="40" w:after="0" w:line="240" w:lineRule="auto"/>
      <w:ind w:left="360" w:hanging="360"/>
    </w:pPr>
    <w:rPr>
      <w:rFonts w:ascii="Times New Roman" w:eastAsia="Calibri" w:hAnsi="Times New Roman" w:cs="Times New Roman"/>
      <w:kern w:val="20"/>
      <w:sz w:val="20"/>
      <w:szCs w:val="20"/>
    </w:rPr>
  </w:style>
  <w:style w:type="character" w:styleId="Strong">
    <w:name w:val="Strong"/>
    <w:basedOn w:val="DefaultParagraphFont"/>
    <w:uiPriority w:val="22"/>
    <w:qFormat/>
    <w:rsid w:val="007E32E1"/>
    <w:rPr>
      <w:b/>
      <w:bCs/>
    </w:rPr>
  </w:style>
  <w:style w:type="character" w:customStyle="1" w:styleId="apple-converted-space">
    <w:name w:val="apple-converted-space"/>
    <w:basedOn w:val="DefaultParagraphFont"/>
    <w:rsid w:val="007E32E1"/>
  </w:style>
  <w:style w:type="character" w:customStyle="1" w:styleId="cit">
    <w:name w:val="cit"/>
    <w:basedOn w:val="DefaultParagraphFont"/>
    <w:rsid w:val="003A3E20"/>
  </w:style>
  <w:style w:type="character" w:customStyle="1" w:styleId="fm-vol-iss-date">
    <w:name w:val="fm-vol-iss-date"/>
    <w:basedOn w:val="DefaultParagraphFont"/>
    <w:rsid w:val="003A3E20"/>
  </w:style>
  <w:style w:type="character" w:customStyle="1" w:styleId="doi1">
    <w:name w:val="doi1"/>
    <w:basedOn w:val="DefaultParagraphFont"/>
    <w:rsid w:val="003A3E20"/>
  </w:style>
  <w:style w:type="character" w:customStyle="1" w:styleId="fm-citation-ids-label">
    <w:name w:val="fm-citation-ids-label"/>
    <w:basedOn w:val="DefaultParagraphFont"/>
    <w:rsid w:val="003A3E20"/>
  </w:style>
  <w:style w:type="character" w:styleId="UnresolvedMention">
    <w:name w:val="Unresolved Mention"/>
    <w:basedOn w:val="DefaultParagraphFont"/>
    <w:uiPriority w:val="99"/>
    <w:semiHidden/>
    <w:unhideWhenUsed/>
    <w:rsid w:val="00A12B09"/>
    <w:rPr>
      <w:color w:val="808080"/>
      <w:shd w:val="clear" w:color="auto" w:fill="E6E6E6"/>
    </w:rPr>
  </w:style>
  <w:style w:type="paragraph" w:styleId="PlainText">
    <w:name w:val="Plain Text"/>
    <w:basedOn w:val="Normal"/>
    <w:link w:val="PlainTextChar"/>
    <w:uiPriority w:val="99"/>
    <w:semiHidden/>
    <w:unhideWhenUsed/>
    <w:rsid w:val="000C07BB"/>
    <w:pPr>
      <w:spacing w:after="0" w:line="240" w:lineRule="auto"/>
    </w:pPr>
    <w:rPr>
      <w:rFonts w:ascii="Calibri" w:hAnsi="Calibri"/>
      <w:szCs w:val="21"/>
    </w:rPr>
  </w:style>
  <w:style w:type="character" w:customStyle="1" w:styleId="PlainTextChar">
    <w:name w:val="Plain Text Char"/>
    <w:basedOn w:val="DefaultParagraphFont"/>
    <w:link w:val="PlainText"/>
    <w:uiPriority w:val="99"/>
    <w:semiHidden/>
    <w:rsid w:val="000C07BB"/>
    <w:rPr>
      <w:rFonts w:ascii="Calibri" w:hAnsi="Calibri"/>
      <w:szCs w:val="21"/>
    </w:rPr>
  </w:style>
  <w:style w:type="character" w:styleId="Emphasis">
    <w:name w:val="Emphasis"/>
    <w:basedOn w:val="DefaultParagraphFont"/>
    <w:uiPriority w:val="20"/>
    <w:qFormat/>
    <w:rsid w:val="00E674BC"/>
    <w:rPr>
      <w:i/>
      <w:iCs/>
    </w:rPr>
  </w:style>
  <w:style w:type="paragraph" w:customStyle="1" w:styleId="Default">
    <w:name w:val="Default"/>
    <w:rsid w:val="00E14EC4"/>
    <w:pPr>
      <w:autoSpaceDE w:val="0"/>
      <w:autoSpaceDN w:val="0"/>
      <w:adjustRightInd w:val="0"/>
      <w:spacing w:after="0" w:line="240" w:lineRule="auto"/>
    </w:pPr>
    <w:rPr>
      <w:rFonts w:ascii="Times New Roman" w:hAnsi="Times New Roman" w:cs="Times New Roman"/>
      <w:color w:val="000000"/>
      <w:sz w:val="24"/>
      <w:szCs w:val="24"/>
    </w:rPr>
  </w:style>
  <w:style w:type="character" w:customStyle="1" w:styleId="ParagraphChar">
    <w:name w:val="Paragraph Char"/>
    <w:basedOn w:val="DefaultParagraphFont"/>
    <w:link w:val="Paragraph"/>
    <w:semiHidden/>
    <w:locked/>
    <w:rsid w:val="00482A19"/>
  </w:style>
  <w:style w:type="paragraph" w:customStyle="1" w:styleId="Paragraph">
    <w:name w:val="Paragraph"/>
    <w:basedOn w:val="Normal"/>
    <w:link w:val="ParagraphChar"/>
    <w:semiHidden/>
    <w:rsid w:val="00482A19"/>
    <w:pPr>
      <w:spacing w:before="240" w:after="240" w:line="240" w:lineRule="auto"/>
    </w:pPr>
    <w:rPr>
      <w:rFonts w:asciiTheme="minorHAnsi" w:hAnsiTheme="minorHAnsi"/>
      <w:sz w:val="22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533733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93697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98280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03516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07076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32017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30827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40725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03556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33186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76661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68581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89792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432468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232679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5501254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7219915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66487258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987394139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67268012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565343518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35739051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1000891639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916552991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1695185553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  <w:divsChild>
                                                        <w:div w:id="997462663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  <w:divsChild>
                                                            <w:div w:id="661854657">
                                                              <w:marLeft w:val="0"/>
                                                              <w:marRight w:val="0"/>
                                                              <w:marTop w:val="0"/>
                                                              <w:marBottom w:val="0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  <w:divsChild>
                                                                <w:div w:id="383413030">
                                                                  <w:marLeft w:val="0"/>
                                                                  <w:marRight w:val="0"/>
                                                                  <w:marTop w:val="0"/>
                                                                  <w:marBottom w:val="0"/>
                                                                  <w:divBdr>
                                                                    <w:top w:val="none" w:sz="0" w:space="0" w:color="auto"/>
                                                                    <w:left w:val="none" w:sz="0" w:space="0" w:color="auto"/>
                                                                    <w:bottom w:val="none" w:sz="0" w:space="0" w:color="auto"/>
                                                                    <w:right w:val="none" w:sz="0" w:space="0" w:color="auto"/>
                                                                  </w:divBdr>
                                                                  <w:divsChild>
                                                                    <w:div w:id="102236245">
                                                                      <w:marLeft w:val="0"/>
                                                                      <w:marRight w:val="0"/>
                                                                      <w:marTop w:val="0"/>
                                                                      <w:marBottom w:val="0"/>
                                                                      <w:divBdr>
                                                                        <w:top w:val="none" w:sz="0" w:space="0" w:color="auto"/>
                                                                        <w:left w:val="none" w:sz="0" w:space="0" w:color="auto"/>
                                                                        <w:bottom w:val="none" w:sz="0" w:space="0" w:color="auto"/>
                                                                        <w:right w:val="none" w:sz="0" w:space="0" w:color="auto"/>
                                                                      </w:divBdr>
                                                                    </w:div>
                                                                    <w:div w:id="1239562725">
                                                                      <w:marLeft w:val="0"/>
                                                                      <w:marRight w:val="0"/>
                                                                      <w:marTop w:val="0"/>
                                                                      <w:marBottom w:val="0"/>
                                                                      <w:divBdr>
                                                                        <w:top w:val="none" w:sz="0" w:space="0" w:color="auto"/>
                                                                        <w:left w:val="none" w:sz="0" w:space="0" w:color="auto"/>
                                                                        <w:bottom w:val="none" w:sz="0" w:space="0" w:color="auto"/>
                                                                        <w:right w:val="none" w:sz="0" w:space="0" w:color="auto"/>
                                                                      </w:divBdr>
                                                                    </w:div>
                                                                  </w:divsChild>
                                                                </w:div>
                                                              </w:divsChild>
                                                            </w:div>
                                                            <w:div w:id="1435051502">
                                                              <w:marLeft w:val="0"/>
                                                              <w:marRight w:val="0"/>
                                                              <w:marTop w:val="0"/>
                                                              <w:marBottom w:val="0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  <w:divsChild>
                                                                <w:div w:id="1374189198">
                                                                  <w:marLeft w:val="0"/>
                                                                  <w:marRight w:val="0"/>
                                                                  <w:marTop w:val="0"/>
                                                                  <w:marBottom w:val="0"/>
                                                                  <w:divBdr>
                                                                    <w:top w:val="none" w:sz="0" w:space="0" w:color="auto"/>
                                                                    <w:left w:val="none" w:sz="0" w:space="0" w:color="auto"/>
                                                                    <w:bottom w:val="none" w:sz="0" w:space="0" w:color="auto"/>
                                                                    <w:right w:val="none" w:sz="0" w:space="0" w:color="auto"/>
                                                                  </w:divBdr>
                                                                  <w:divsChild>
                                                                    <w:div w:id="526993912">
                                                                      <w:marLeft w:val="0"/>
                                                                      <w:marRight w:val="0"/>
                                                                      <w:marTop w:val="0"/>
                                                                      <w:marBottom w:val="0"/>
                                                                      <w:divBdr>
                                                                        <w:top w:val="none" w:sz="0" w:space="0" w:color="auto"/>
                                                                        <w:left w:val="none" w:sz="0" w:space="0" w:color="auto"/>
                                                                        <w:bottom w:val="none" w:sz="0" w:space="0" w:color="auto"/>
                                                                        <w:right w:val="none" w:sz="0" w:space="0" w:color="auto"/>
                                                                      </w:divBdr>
                                                                    </w:div>
                                                                    <w:div w:id="1428193061">
                                                                      <w:marLeft w:val="0"/>
                                                                      <w:marRight w:val="0"/>
                                                                      <w:marTop w:val="0"/>
                                                                      <w:marBottom w:val="0"/>
                                                                      <w:divBdr>
                                                                        <w:top w:val="none" w:sz="0" w:space="0" w:color="auto"/>
                                                                        <w:left w:val="none" w:sz="0" w:space="0" w:color="auto"/>
                                                                        <w:bottom w:val="none" w:sz="0" w:space="0" w:color="auto"/>
                                                                        <w:right w:val="none" w:sz="0" w:space="0" w:color="auto"/>
                                                                      </w:divBdr>
                                                                    </w:div>
                                                                  </w:divsChild>
                                                                </w:div>
                                                              </w:divsChild>
                                                            </w:div>
                                                          </w:divsChild>
                                                        </w:div>
                                                      </w:divsChild>
                                                    </w:div>
                                                    <w:div w:id="1473864285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  <w:divsChild>
                                                        <w:div w:id="1160971760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</w:divsChild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7770963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95969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settings" Target="settings.xml"/><Relationship Id="rId13" Type="http://schemas.openxmlformats.org/officeDocument/2006/relationships/fontTable" Target="fontTable.xml"/><Relationship Id="rId3" Type="http://schemas.openxmlformats.org/officeDocument/2006/relationships/customXml" Target="../customXml/item3.xml"/><Relationship Id="rId7" Type="http://schemas.openxmlformats.org/officeDocument/2006/relationships/styles" Target="styles.xml"/><Relationship Id="rId12" Type="http://schemas.openxmlformats.org/officeDocument/2006/relationships/image" Target="media/image3.wmf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numbering" Target="numbering.xml"/><Relationship Id="rId11" Type="http://schemas.openxmlformats.org/officeDocument/2006/relationships/image" Target="media/image2.wmf"/><Relationship Id="rId5" Type="http://schemas.openxmlformats.org/officeDocument/2006/relationships/customXml" Target="../customXml/item5.xml"/><Relationship Id="rId10" Type="http://schemas.openxmlformats.org/officeDocument/2006/relationships/image" Target="media/image1.png"/><Relationship Id="rId4" Type="http://schemas.openxmlformats.org/officeDocument/2006/relationships/customXml" Target="../customXml/item4.xml"/><Relationship Id="rId9" Type="http://schemas.openxmlformats.org/officeDocument/2006/relationships/webSettings" Target="webSettings.xml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_rels/item5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5.xml"/></Relationships>
</file>

<file path=customXml/item1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2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E428AE88A1804146B28797BACD1C40CD" ma:contentTypeVersion="" ma:contentTypeDescription="Create a new document." ma:contentTypeScope="" ma:versionID="e4da6e28cc82a43bed149f5832d3b465">
  <xsd:schema xmlns:xsd="http://www.w3.org/2001/XMLSchema" xmlns:xs="http://www.w3.org/2001/XMLSchema" xmlns:p="http://schemas.microsoft.com/office/2006/metadata/properties" xmlns:ns2="df4021db-ae9c-4064-b271-3efddebeba34" targetNamespace="http://schemas.microsoft.com/office/2006/metadata/properties" ma:root="true" ma:fieldsID="3ebc8a35fb85989e712fbf250841a7df" ns2:_="">
    <xsd:import namespace="df4021db-ae9c-4064-b271-3efddebeba34"/>
    <xsd:element name="properties">
      <xsd:complexType>
        <xsd:sequence>
          <xsd:element name="documentManagement">
            <xsd:complexType>
              <xsd:all>
                <xsd:element ref="ns2:SharedWithUser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df4021db-ae9c-4064-b271-3efddebeba34" elementFormDefault="qualified">
    <xsd:import namespace="http://schemas.microsoft.com/office/2006/documentManagement/types"/>
    <xsd:import namespace="http://schemas.microsoft.com/office/infopath/2007/PartnerControls"/>
    <xsd:element name="SharedWithUsers" ma:index="8" nillable="true" ma:displayName="Shared With" ma:description="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3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4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5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BA7D32FA-8D72-4310-9CCE-8C3773C39216}">
  <ds:schemaRefs>
    <ds:schemaRef ds:uri="http://schemas.microsoft.com/office/2006/metadata/properties"/>
    <ds:schemaRef ds:uri="http://purl.org/dc/terms/"/>
    <ds:schemaRef ds:uri="http://purl.org/dc/elements/1.1/"/>
    <ds:schemaRef ds:uri="http://schemas.microsoft.com/office/2006/documentManagement/types"/>
    <ds:schemaRef ds:uri="df4021db-ae9c-4064-b271-3efddebeba34"/>
    <ds:schemaRef ds:uri="http://www.w3.org/XML/1998/namespace"/>
    <ds:schemaRef ds:uri="http://purl.org/dc/dcmitype/"/>
    <ds:schemaRef ds:uri="http://schemas.openxmlformats.org/package/2006/metadata/core-properties"/>
    <ds:schemaRef ds:uri="http://schemas.microsoft.com/office/infopath/2007/PartnerControls"/>
  </ds:schemaRefs>
</ds:datastoreItem>
</file>

<file path=customXml/itemProps2.xml><?xml version="1.0" encoding="utf-8"?>
<ds:datastoreItem xmlns:ds="http://schemas.openxmlformats.org/officeDocument/2006/customXml" ds:itemID="{3A3BF008-785B-41CD-90D8-6ECDD4A6AADE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df4021db-ae9c-4064-b271-3efddebeba34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3.xml><?xml version="1.0" encoding="utf-8"?>
<ds:datastoreItem xmlns:ds="http://schemas.openxmlformats.org/officeDocument/2006/customXml" ds:itemID="{EF2CDD29-2E36-4111-B36B-7E18D5AD3A21}">
  <ds:schemaRefs>
    <ds:schemaRef ds:uri="http://schemas.microsoft.com/sharepoint/v3/contenttype/forms"/>
  </ds:schemaRefs>
</ds:datastoreItem>
</file>

<file path=customXml/itemProps4.xml><?xml version="1.0" encoding="utf-8"?>
<ds:datastoreItem xmlns:ds="http://schemas.openxmlformats.org/officeDocument/2006/customXml" ds:itemID="{2F83D8A2-56F7-457C-A1CE-F7287ECBA7BF}">
  <ds:schemaRefs>
    <ds:schemaRef ds:uri="http://schemas.microsoft.com/sharepoint/v3/contenttype/forms"/>
  </ds:schemaRefs>
</ds:datastoreItem>
</file>

<file path=customXml/itemProps5.xml><?xml version="1.0" encoding="utf-8"?>
<ds:datastoreItem xmlns:ds="http://schemas.openxmlformats.org/officeDocument/2006/customXml" ds:itemID="{F6665F5C-A8EE-4AD9-A335-398B13D63F2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7</Pages>
  <Words>1888</Words>
  <Characters>10767</Characters>
  <Application>Microsoft Office Word</Application>
  <DocSecurity>0</DocSecurity>
  <Lines>89</Lines>
  <Paragraphs>2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263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Omer Zaidi</dc:creator>
  <cp:keywords/>
  <dc:description/>
  <cp:lastModifiedBy>Yu-Chen Yeh</cp:lastModifiedBy>
  <cp:revision>2</cp:revision>
  <cp:lastPrinted>2018-10-17T18:56:00Z</cp:lastPrinted>
  <dcterms:created xsi:type="dcterms:W3CDTF">2019-01-29T17:42:00Z</dcterms:created>
  <dcterms:modified xsi:type="dcterms:W3CDTF">2019-01-29T17:4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E428AE88A1804146B28797BACD1C40CD</vt:lpwstr>
  </property>
</Properties>
</file>